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Look w:val="04A0" w:firstRow="1" w:lastRow="0" w:firstColumn="1" w:lastColumn="0" w:noHBand="0" w:noVBand="1"/>
      </w:tblPr>
      <w:tblGrid>
        <w:gridCol w:w="1554"/>
        <w:gridCol w:w="2126"/>
        <w:gridCol w:w="2126"/>
        <w:gridCol w:w="6861"/>
        <w:gridCol w:w="1283"/>
      </w:tblGrid>
      <w:tr w:rsidR="00EB2997" w:rsidRPr="00C9233F" w14:paraId="385CCA1D" w14:textId="77777777" w:rsidTr="007703CE">
        <w:trPr>
          <w:trHeight w:val="32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536DDA4E" w14:textId="06585B9A" w:rsidR="00EB2997" w:rsidRPr="00C9233F" w:rsidRDefault="00C9233F" w:rsidP="007703CE">
            <w:pPr>
              <w:rPr>
                <w:rFonts w:ascii="Arial" w:eastAsia="Times New Roman" w:hAnsi="Arial" w:cs="Arial"/>
                <w:b/>
                <w:bCs/>
                <w:color w:val="000000"/>
                <w:sz w:val="18"/>
                <w:szCs w:val="18"/>
                <w:lang w:val="en-ZA"/>
              </w:rPr>
            </w:pPr>
            <w:r w:rsidRPr="00C9233F">
              <w:rPr>
                <w:rFonts w:ascii="Arial" w:hAnsi="Arial" w:cs="Arial"/>
                <w:b/>
                <w:sz w:val="18"/>
                <w:szCs w:val="18"/>
              </w:rPr>
              <w:t>Theme 6: It is difficult and stressful attending public ART clinics</w:t>
            </w:r>
          </w:p>
        </w:tc>
      </w:tr>
      <w:tr w:rsidR="007531DC" w:rsidRPr="007531DC" w14:paraId="6ECA4905" w14:textId="77777777" w:rsidTr="007703CE">
        <w:trPr>
          <w:trHeight w:val="640"/>
        </w:trPr>
        <w:tc>
          <w:tcPr>
            <w:tcW w:w="557" w:type="pct"/>
            <w:tcBorders>
              <w:top w:val="nil"/>
              <w:left w:val="single" w:sz="4" w:space="0" w:color="auto"/>
              <w:bottom w:val="single" w:sz="4" w:space="0" w:color="auto"/>
              <w:right w:val="single" w:sz="4" w:space="0" w:color="auto"/>
            </w:tcBorders>
            <w:shd w:val="clear" w:color="auto" w:fill="auto"/>
            <w:vAlign w:val="center"/>
            <w:hideMark/>
          </w:tcPr>
          <w:p w14:paraId="5AC283F7" w14:textId="77777777" w:rsidR="0014441D" w:rsidRPr="007531DC" w:rsidRDefault="0014441D" w:rsidP="007703CE">
            <w:pPr>
              <w:rPr>
                <w:rFonts w:ascii="Arial" w:eastAsia="Times New Roman" w:hAnsi="Arial" w:cs="Arial"/>
                <w:color w:val="000000"/>
                <w:sz w:val="18"/>
                <w:szCs w:val="18"/>
                <w:lang w:val="en-ZA"/>
              </w:rPr>
            </w:pPr>
            <w:bookmarkStart w:id="0" w:name="_GoBack"/>
            <w:r w:rsidRPr="007531DC">
              <w:rPr>
                <w:rFonts w:ascii="Arial" w:eastAsia="Times New Roman" w:hAnsi="Arial" w:cs="Arial"/>
                <w:color w:val="000000"/>
                <w:sz w:val="18"/>
                <w:szCs w:val="18"/>
                <w:lang w:val="en-ZA"/>
              </w:rPr>
              <w:t>Sub-themes</w:t>
            </w:r>
          </w:p>
        </w:tc>
        <w:tc>
          <w:tcPr>
            <w:tcW w:w="762" w:type="pct"/>
            <w:tcBorders>
              <w:top w:val="nil"/>
              <w:left w:val="nil"/>
              <w:bottom w:val="single" w:sz="4" w:space="0" w:color="auto"/>
              <w:right w:val="single" w:sz="4" w:space="0" w:color="auto"/>
            </w:tcBorders>
            <w:shd w:val="clear" w:color="auto" w:fill="auto"/>
            <w:vAlign w:val="center"/>
            <w:hideMark/>
          </w:tcPr>
          <w:p w14:paraId="734D74DE" w14:textId="77777777" w:rsidR="0014441D" w:rsidRPr="007531DC" w:rsidRDefault="0014441D"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Codes</w:t>
            </w:r>
          </w:p>
        </w:tc>
        <w:tc>
          <w:tcPr>
            <w:tcW w:w="762" w:type="pct"/>
            <w:tcBorders>
              <w:top w:val="nil"/>
              <w:left w:val="nil"/>
              <w:bottom w:val="single" w:sz="4" w:space="0" w:color="auto"/>
              <w:right w:val="single" w:sz="4" w:space="0" w:color="auto"/>
            </w:tcBorders>
            <w:shd w:val="clear" w:color="auto" w:fill="auto"/>
            <w:vAlign w:val="center"/>
            <w:hideMark/>
          </w:tcPr>
          <w:p w14:paraId="7D895631" w14:textId="54FFDA1D" w:rsidR="0014441D" w:rsidRPr="007531DC" w:rsidRDefault="0014441D"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Sub-code </w:t>
            </w:r>
          </w:p>
        </w:tc>
        <w:tc>
          <w:tcPr>
            <w:tcW w:w="2459" w:type="pct"/>
            <w:tcBorders>
              <w:top w:val="nil"/>
              <w:left w:val="nil"/>
              <w:bottom w:val="single" w:sz="4" w:space="0" w:color="auto"/>
              <w:right w:val="single" w:sz="4" w:space="0" w:color="auto"/>
            </w:tcBorders>
            <w:shd w:val="clear" w:color="auto" w:fill="auto"/>
            <w:vAlign w:val="center"/>
            <w:hideMark/>
          </w:tcPr>
          <w:p w14:paraId="18BC8539" w14:textId="77777777" w:rsidR="0014441D" w:rsidRPr="007531DC" w:rsidRDefault="0014441D"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Illustrative quote(s)</w:t>
            </w:r>
          </w:p>
        </w:tc>
        <w:tc>
          <w:tcPr>
            <w:tcW w:w="460" w:type="pct"/>
            <w:tcBorders>
              <w:top w:val="nil"/>
              <w:left w:val="nil"/>
              <w:bottom w:val="single" w:sz="4" w:space="0" w:color="auto"/>
              <w:right w:val="single" w:sz="4" w:space="0" w:color="auto"/>
            </w:tcBorders>
            <w:shd w:val="clear" w:color="auto" w:fill="auto"/>
            <w:vAlign w:val="center"/>
            <w:hideMark/>
          </w:tcPr>
          <w:p w14:paraId="134F9315" w14:textId="77777777" w:rsidR="0014441D" w:rsidRPr="007531DC" w:rsidRDefault="0014441D"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Supporting papers</w:t>
            </w:r>
          </w:p>
        </w:tc>
      </w:tr>
      <w:bookmarkEnd w:id="0"/>
      <w:tr w:rsidR="007531DC" w:rsidRPr="007531DC" w14:paraId="61D4283A" w14:textId="77777777" w:rsidTr="007703CE">
        <w:trPr>
          <w:trHeight w:val="320"/>
        </w:trPr>
        <w:tc>
          <w:tcPr>
            <w:tcW w:w="557" w:type="pct"/>
            <w:tcBorders>
              <w:top w:val="nil"/>
              <w:left w:val="single" w:sz="4" w:space="0" w:color="auto"/>
              <w:bottom w:val="nil"/>
              <w:right w:val="single" w:sz="4" w:space="0" w:color="auto"/>
            </w:tcBorders>
            <w:shd w:val="clear" w:color="auto" w:fill="auto"/>
            <w:vAlign w:val="center"/>
          </w:tcPr>
          <w:p w14:paraId="1C07002C" w14:textId="77777777" w:rsidR="0014441D" w:rsidRPr="007531DC" w:rsidRDefault="0014441D" w:rsidP="007703CE">
            <w:pPr>
              <w:rPr>
                <w:rFonts w:ascii="Arial" w:eastAsia="Times New Roman" w:hAnsi="Arial" w:cs="Arial"/>
                <w:color w:val="000000"/>
                <w:sz w:val="18"/>
                <w:szCs w:val="18"/>
                <w:lang w:val="en-ZA"/>
              </w:rPr>
            </w:pPr>
          </w:p>
        </w:tc>
        <w:tc>
          <w:tcPr>
            <w:tcW w:w="762" w:type="pct"/>
            <w:tcBorders>
              <w:top w:val="nil"/>
              <w:left w:val="nil"/>
              <w:bottom w:val="single" w:sz="4" w:space="0" w:color="auto"/>
              <w:right w:val="single" w:sz="4" w:space="0" w:color="auto"/>
            </w:tcBorders>
            <w:shd w:val="clear" w:color="auto" w:fill="auto"/>
            <w:vAlign w:val="center"/>
          </w:tcPr>
          <w:p w14:paraId="539E5A25" w14:textId="4B24A2B0" w:rsidR="0014441D" w:rsidRPr="007531DC" w:rsidRDefault="00EF11C8"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Disrespectful health workers and poor communication</w:t>
            </w:r>
          </w:p>
        </w:tc>
        <w:tc>
          <w:tcPr>
            <w:tcW w:w="762" w:type="pct"/>
            <w:tcBorders>
              <w:top w:val="nil"/>
              <w:left w:val="nil"/>
              <w:bottom w:val="single" w:sz="4" w:space="0" w:color="auto"/>
              <w:right w:val="single" w:sz="4" w:space="0" w:color="auto"/>
            </w:tcBorders>
            <w:shd w:val="clear" w:color="auto" w:fill="auto"/>
            <w:vAlign w:val="center"/>
          </w:tcPr>
          <w:p w14:paraId="7CF52630" w14:textId="1DCC8C07" w:rsidR="0014441D" w:rsidRPr="007531DC" w:rsidRDefault="0014441D" w:rsidP="007703CE">
            <w:pPr>
              <w:rPr>
                <w:rFonts w:ascii="Arial" w:eastAsia="Times New Roman" w:hAnsi="Arial" w:cs="Arial"/>
                <w:color w:val="000000"/>
                <w:sz w:val="18"/>
                <w:szCs w:val="18"/>
                <w:lang w:val="en-ZA"/>
              </w:rPr>
            </w:pPr>
          </w:p>
        </w:tc>
        <w:tc>
          <w:tcPr>
            <w:tcW w:w="2459" w:type="pct"/>
            <w:tcBorders>
              <w:top w:val="nil"/>
              <w:left w:val="nil"/>
              <w:bottom w:val="single" w:sz="4" w:space="0" w:color="auto"/>
              <w:right w:val="single" w:sz="4" w:space="0" w:color="auto"/>
            </w:tcBorders>
            <w:shd w:val="clear" w:color="auto" w:fill="auto"/>
            <w:vAlign w:val="center"/>
          </w:tcPr>
          <w:p w14:paraId="3994C0F8" w14:textId="77777777" w:rsidR="00233711" w:rsidRPr="007531DC" w:rsidRDefault="00233711" w:rsidP="007703CE">
            <w:pPr>
              <w:rPr>
                <w:rFonts w:ascii="Arial" w:eastAsia="Times New Roman" w:hAnsi="Arial" w:cs="Arial"/>
                <w:color w:val="000000"/>
                <w:sz w:val="18"/>
                <w:szCs w:val="18"/>
                <w:lang w:val="en-ZA"/>
              </w:rPr>
            </w:pPr>
          </w:p>
          <w:p w14:paraId="3383D24E" w14:textId="0E5E6434" w:rsidR="00233711" w:rsidRPr="007531DC" w:rsidRDefault="00233711"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Some participants also expressed frustration at the way they were treated by CTC providers during their initial visit</w:t>
            </w:r>
            <w:r w:rsidR="00595E85" w:rsidRPr="007531DC">
              <w:rPr>
                <w:rFonts w:ascii="Arial" w:eastAsia="Times New Roman" w:hAnsi="Arial" w:cs="Arial"/>
                <w:color w:val="000000"/>
                <w:sz w:val="18"/>
                <w:szCs w:val="18"/>
                <w:lang w:val="en-ZA"/>
              </w:rPr>
              <w:t>…..</w:t>
            </w:r>
            <w:r w:rsidR="00330AE5" w:rsidRPr="007531DC">
              <w:rPr>
                <w:rFonts w:ascii="Arial" w:eastAsia="Times New Roman" w:hAnsi="Arial" w:cs="Arial"/>
                <w:color w:val="000000"/>
                <w:sz w:val="18"/>
                <w:szCs w:val="18"/>
                <w:lang w:val="en-ZA"/>
              </w:rPr>
              <w:t xml:space="preserve"> One of the most significant barriers to retention in CTC services was disrespectful and abusive treatment by service providers. Almost all participants in this study encountered negative experiences where they were shouted at, ‘‘scolded’’ or ‘‘punished’’ by one or more providers</w:t>
            </w:r>
            <w:r w:rsidR="00921057" w:rsidRPr="007531DC">
              <w:rPr>
                <w:rFonts w:ascii="Arial" w:eastAsia="Times New Roman" w:hAnsi="Arial" w:cs="Arial"/>
                <w:color w:val="000000"/>
                <w:sz w:val="18"/>
                <w:szCs w:val="18"/>
                <w:lang w:val="en-ZA"/>
              </w:rPr>
              <w:t xml:space="preserve"> </w: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w:t>
            </w:r>
            <w:r w:rsidRPr="007531DC">
              <w:rPr>
                <w:rFonts w:ascii="Arial" w:eastAsia="Times New Roman" w:hAnsi="Arial" w:cs="Arial"/>
                <w:color w:val="000000"/>
                <w:sz w:val="18"/>
                <w:szCs w:val="18"/>
                <w:lang w:val="en-ZA"/>
              </w:rPr>
              <w:fldChar w:fldCharType="end"/>
            </w:r>
            <w:r w:rsidR="00921057" w:rsidRPr="007531DC">
              <w:rPr>
                <w:rFonts w:ascii="Arial" w:eastAsia="Times New Roman" w:hAnsi="Arial" w:cs="Arial"/>
                <w:color w:val="000000"/>
                <w:sz w:val="18"/>
                <w:szCs w:val="18"/>
                <w:lang w:val="en-ZA"/>
              </w:rPr>
              <w:t>.</w:t>
            </w:r>
          </w:p>
          <w:p w14:paraId="1B8393A5" w14:textId="21C3E188" w:rsidR="002614DF" w:rsidRPr="007531DC" w:rsidRDefault="002614DF" w:rsidP="007703CE">
            <w:pPr>
              <w:rPr>
                <w:rFonts w:ascii="Arial" w:eastAsia="Times New Roman" w:hAnsi="Arial" w:cs="Arial"/>
                <w:color w:val="000000"/>
                <w:sz w:val="18"/>
                <w:szCs w:val="18"/>
                <w:lang w:val="en-ZA"/>
              </w:rPr>
            </w:pPr>
          </w:p>
          <w:p w14:paraId="4D3EE4C1" w14:textId="5636CF4B" w:rsidR="0014441D" w:rsidRPr="007531DC" w:rsidRDefault="0017590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Harsh treatment typically referred to </w:t>
            </w:r>
            <w:proofErr w:type="spellStart"/>
            <w:r w:rsidRPr="007531DC">
              <w:rPr>
                <w:rFonts w:ascii="Arial" w:eastAsia="Times New Roman" w:hAnsi="Arial" w:cs="Arial"/>
                <w:color w:val="000000"/>
                <w:sz w:val="18"/>
                <w:szCs w:val="18"/>
                <w:lang w:val="en-ZA"/>
              </w:rPr>
              <w:t>behavior</w:t>
            </w:r>
            <w:proofErr w:type="spellEnd"/>
            <w:r w:rsidRPr="007531DC">
              <w:rPr>
                <w:rFonts w:ascii="Arial" w:eastAsia="Times New Roman" w:hAnsi="Arial" w:cs="Arial"/>
                <w:color w:val="000000"/>
                <w:sz w:val="18"/>
                <w:szCs w:val="18"/>
                <w:lang w:val="en-ZA"/>
              </w:rPr>
              <w:t xml:space="preserve"> perceived by patients to be rude and/or rejecting. For example, interviewees reported being spoken to ‘‘roughly’’ or feeling that the clinic staff ‘‘didn’t care.’’ ‘‘Shouting’’ and ‘‘bad language’’ were cited. At one site, references were made to threats that missed visits would result in being dropped from care. Experiences of harsh treatment left patients feeling hurt, angry, and humiliated</w:t>
            </w:r>
            <w:r w:rsidR="00921057" w:rsidRPr="007531DC">
              <w:rPr>
                <w:rFonts w:ascii="Arial" w:eastAsia="Times New Roman" w:hAnsi="Arial" w:cs="Arial"/>
                <w:color w:val="000000"/>
                <w:sz w:val="18"/>
                <w:szCs w:val="18"/>
                <w:lang w:val="en-ZA"/>
              </w:rPr>
              <w:t xml:space="preserve"> </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Ware&lt;/Author&gt;&lt;Year&gt;2013&lt;/Year&gt;&lt;RecNum&gt;24&lt;/RecNum&gt;&lt;DisplayText&gt;(2)&lt;/DisplayText&gt;&lt;record&gt;&lt;rec-number&gt;24&lt;/rec-number&gt;&lt;foreign-keys&gt;&lt;key app="EN" db-id="9fvwwpfrtreva6eazpex50wuewwdxa992f22" timestamp="1518178466"&gt;24&lt;/key&gt;&lt;key app="ENWeb" db-id=""&gt;0&lt;/key&gt;&lt;/foreign-keys&gt;&lt;ref-type name="Journal Article"&gt;17&lt;/ref-type&gt;&lt;contributors&gt;&lt;authors&gt;&lt;author&gt;Ware, N. C.&lt;/author&gt;&lt;author&gt;Wyatt, M. A.&lt;/author&gt;&lt;author&gt;Geng, E. H.&lt;/author&gt;&lt;author&gt;Kaaya, S. F.&lt;/author&gt;&lt;author&gt;Agbaji, O. O.&lt;/author&gt;&lt;author&gt;Muyindike, W. R.&lt;/author&gt;&lt;author&gt;Chalamilla, G.&lt;/author&gt;&lt;author&gt;Agaba, P. A.&lt;/author&gt;&lt;/authors&gt;&lt;/contributors&gt;&lt;auth-address&gt;Harvard Medical School, Boston, Massachusetts, USA. norma_ware@hms.harvard.edu&lt;/auth-address&gt;&lt;titles&gt;&lt;title&gt;Toward an understanding of disengagement from HIV treatment and care in sub-Saharan Africa: a qualitative study&lt;/title&gt;&lt;secondary-title&gt;PLoS Med&lt;/secondary-title&gt;&lt;/titles&gt;&lt;periodical&gt;&lt;full-title&gt;PLoS Med&lt;/full-title&gt;&lt;/periodical&gt;&lt;pages&gt;e1001369; discussion e1001369&lt;/pages&gt;&lt;volume&gt;10&lt;/volume&gt;&lt;number&gt;1&lt;/number&gt;&lt;keywords&gt;&lt;keyword&gt;Africa South of the Sahara&lt;/keyword&gt;&lt;keyword&gt;Ambulatory Care&lt;/keyword&gt;&lt;keyword&gt;Antiretroviral Therapy, Highly Active&lt;/keyword&gt;&lt;keyword&gt;Comprehension&lt;/keyword&gt;&lt;keyword&gt;*Delivery of Health Care&lt;/keyword&gt;&lt;keyword&gt;Female&lt;/keyword&gt;&lt;keyword&gt;HIV Infections/*drug therapy&lt;/keyword&gt;&lt;keyword&gt;Humans&lt;/keyword&gt;&lt;keyword&gt;Male&lt;/keyword&gt;&lt;keyword&gt;Outcome Assessment (Health Care)&lt;/keyword&gt;&lt;keyword&gt;Patient Compliance&lt;/keyword&gt;&lt;keyword&gt;*Qualitative Research&lt;/keyword&gt;&lt;/keywords&gt;&lt;dates&gt;&lt;year&gt;2013&lt;/year&gt;&lt;/dates&gt;&lt;isbn&gt;1549-1676 (Electronic)&amp;#xD;1549-1277 (Linking)&lt;/isbn&gt;&lt;accession-num&gt;23341753&lt;/accession-num&gt;&lt;urls&gt;&lt;related-urls&gt;&lt;url&gt;https://www.ncbi.nlm.nih.gov/pubmed/23341753&lt;/url&gt;&lt;/related-urls&gt;&lt;/urls&gt;&lt;custom2&gt;PMC3541407&lt;/custom2&gt;&lt;electronic-resource-num&gt;10.1371/journal.pmed.1001369&lt;/electronic-resource-num&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2)</w:t>
            </w:r>
            <w:r w:rsidRPr="007531DC">
              <w:rPr>
                <w:rFonts w:ascii="Arial" w:eastAsia="Times New Roman" w:hAnsi="Arial" w:cs="Arial"/>
                <w:color w:val="000000"/>
                <w:sz w:val="18"/>
                <w:szCs w:val="18"/>
                <w:lang w:val="en-ZA"/>
              </w:rPr>
              <w:fldChar w:fldCharType="end"/>
            </w:r>
            <w:r w:rsidR="00921057" w:rsidRPr="007531DC">
              <w:rPr>
                <w:rFonts w:ascii="Arial" w:eastAsia="Times New Roman" w:hAnsi="Arial" w:cs="Arial"/>
                <w:color w:val="000000"/>
                <w:sz w:val="18"/>
                <w:szCs w:val="18"/>
                <w:lang w:val="en-ZA"/>
              </w:rPr>
              <w:t>.</w:t>
            </w:r>
          </w:p>
          <w:p w14:paraId="55BEE8A4" w14:textId="17EFAC47" w:rsidR="00447506" w:rsidRPr="007531DC" w:rsidRDefault="00447506" w:rsidP="007703CE">
            <w:pPr>
              <w:rPr>
                <w:rFonts w:ascii="Arial" w:eastAsia="Times New Roman" w:hAnsi="Arial" w:cs="Arial"/>
                <w:color w:val="000000"/>
                <w:sz w:val="18"/>
                <w:szCs w:val="18"/>
                <w:lang w:val="en-ZA"/>
              </w:rPr>
            </w:pPr>
          </w:p>
          <w:p w14:paraId="60B0EB52" w14:textId="0FBB5720" w:rsidR="00447506" w:rsidRPr="007531DC" w:rsidRDefault="00447506"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Patients discussed how clinic staff did not respect the confidentiality of their </w:t>
            </w:r>
            <w:proofErr w:type="spellStart"/>
            <w:r w:rsidRPr="007531DC">
              <w:rPr>
                <w:rFonts w:ascii="Arial" w:eastAsia="Times New Roman" w:hAnsi="Arial" w:cs="Arial"/>
                <w:color w:val="000000"/>
                <w:sz w:val="18"/>
                <w:szCs w:val="18"/>
                <w:lang w:val="en-ZA"/>
              </w:rPr>
              <w:t>serostatus</w:t>
            </w:r>
            <w:proofErr w:type="spellEnd"/>
            <w:r w:rsidRPr="007531DC">
              <w:rPr>
                <w:rFonts w:ascii="Arial" w:eastAsia="Times New Roman" w:hAnsi="Arial" w:cs="Arial"/>
                <w:color w:val="000000"/>
                <w:sz w:val="18"/>
                <w:szCs w:val="18"/>
                <w:lang w:val="en-ZA"/>
              </w:rPr>
              <w:t>, and of an abrupt style with inadequate communication about delays in test results and appointments, or the purposes of different queues</w:t>
            </w:r>
            <w:r w:rsidR="00921057" w:rsidRPr="007531DC">
              <w:rPr>
                <w:rFonts w:ascii="Arial" w:eastAsia="Times New Roman" w:hAnsi="Arial" w:cs="Arial"/>
                <w:color w:val="000000"/>
                <w:sz w:val="18"/>
                <w:szCs w:val="18"/>
                <w:lang w:val="en-ZA"/>
              </w:rPr>
              <w:t xml:space="preserve"> </w:t>
            </w:r>
            <w:r w:rsidRPr="007531DC">
              <w:rPr>
                <w:rFonts w:ascii="Arial" w:eastAsia="Times New Roman" w:hAnsi="Arial" w:cs="Arial"/>
                <w:color w:val="000000"/>
                <w:sz w:val="18"/>
                <w:szCs w:val="18"/>
                <w:lang w:val="en-ZA"/>
              </w:rPr>
              <w:fldChar w:fldCharType="begin">
                <w:fldData xml:space="preserve">PEVuZE5vdGU+PENpdGU+PEF1dGhvcj5Cb2dhcnQ8L0F1dGhvcj48WWVhcj4yMDEzPC9ZZWFyPjxS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Cb2dhcnQ8L0F1dGhvcj48WWVhcj4yMDEzPC9ZZWFyPjxS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3)</w:t>
            </w:r>
            <w:r w:rsidRPr="007531DC">
              <w:rPr>
                <w:rFonts w:ascii="Arial" w:eastAsia="Times New Roman" w:hAnsi="Arial" w:cs="Arial"/>
                <w:color w:val="000000"/>
                <w:sz w:val="18"/>
                <w:szCs w:val="18"/>
                <w:lang w:val="en-ZA"/>
              </w:rPr>
              <w:fldChar w:fldCharType="end"/>
            </w:r>
            <w:r w:rsidR="00921057" w:rsidRPr="007531DC">
              <w:rPr>
                <w:rFonts w:ascii="Arial" w:eastAsia="Times New Roman" w:hAnsi="Arial" w:cs="Arial"/>
                <w:color w:val="000000"/>
                <w:sz w:val="18"/>
                <w:szCs w:val="18"/>
                <w:lang w:val="en-ZA"/>
              </w:rPr>
              <w:t>.</w:t>
            </w:r>
          </w:p>
          <w:p w14:paraId="58B7EE00" w14:textId="23325396" w:rsidR="00853342" w:rsidRPr="007531DC" w:rsidRDefault="00853342" w:rsidP="007703CE">
            <w:pPr>
              <w:rPr>
                <w:rFonts w:ascii="Arial" w:eastAsia="Times New Roman" w:hAnsi="Arial" w:cs="Arial"/>
                <w:color w:val="000000"/>
                <w:sz w:val="18"/>
                <w:szCs w:val="18"/>
                <w:lang w:val="en-ZA"/>
              </w:rPr>
            </w:pPr>
          </w:p>
          <w:p w14:paraId="5CBD764F" w14:textId="4CB76150" w:rsidR="00853342" w:rsidRPr="007531DC" w:rsidRDefault="00853342"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Several women report negative interactions with some of the health care providers, claiming that nurses and other health care workers “sometimes do not talk to us nicely.” Participants admitted feeling “scared” coming to the clinic because of the manner in which they had been received by providers</w:t>
            </w:r>
            <w:r w:rsidR="00921057" w:rsidRPr="007531DC">
              <w:rPr>
                <w:rFonts w:ascii="Arial" w:eastAsia="Times New Roman" w:hAnsi="Arial" w:cs="Arial"/>
                <w:color w:val="000000"/>
                <w:sz w:val="18"/>
                <w:szCs w:val="18"/>
                <w:lang w:val="en-ZA"/>
              </w:rPr>
              <w:t xml:space="preserve"> </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Elwell&lt;/Author&gt;&lt;Year&gt;2015&lt;/Year&gt;&lt;RecNum&gt;211&lt;/RecNum&gt;&lt;DisplayText&gt;(4)&lt;/DisplayText&gt;&lt;record&gt;&lt;rec-number&gt;211&lt;/rec-number&gt;&lt;foreign-keys&gt;&lt;key app="EN" db-id="9fvwwpfrtreva6eazpex50wuewwdxa992f22" timestamp="1526188606"&gt;211&lt;/key&gt;&lt;key app="ENWeb" db-id=""&gt;0&lt;/key&gt;&lt;/foreign-keys&gt;&lt;ref-type name="Journal Article"&gt;17&lt;/ref-type&gt;&lt;contributors&gt;&lt;authors&gt;&lt;author&gt;Elwell, K.&lt;/author&gt;&lt;/authors&gt;&lt;/contributors&gt;&lt;titles&gt;&lt;title&gt;Social and Structural Factors Affecting Women’s Participation in prevention of mother to child transmission(PMTCT) programs in Malawi&lt;/title&gt;&lt;secondary-title&gt;Antrhopology&lt;/secondary-title&gt;&lt;/titles&gt;&lt;periodical&gt;&lt;full-title&gt;Antrhopology&lt;/full-title&gt;&lt;/periodical&gt;&lt;pages&gt;210&lt;/pages&gt;&lt;volume&gt;Doctor of Philosophy&lt;/volume&gt;&lt;dates&gt;&lt;year&gt;2015&lt;/year&gt;&lt;/dates&gt;&lt;urls&gt;&lt;/urls&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4)</w:t>
            </w:r>
            <w:r w:rsidRPr="007531DC">
              <w:rPr>
                <w:rFonts w:ascii="Arial" w:eastAsia="Times New Roman" w:hAnsi="Arial" w:cs="Arial"/>
                <w:color w:val="000000"/>
                <w:sz w:val="18"/>
                <w:szCs w:val="18"/>
                <w:lang w:val="en-ZA"/>
              </w:rPr>
              <w:fldChar w:fldCharType="end"/>
            </w:r>
            <w:r w:rsidR="00921057" w:rsidRPr="007531DC">
              <w:rPr>
                <w:rFonts w:ascii="Arial" w:eastAsia="Times New Roman" w:hAnsi="Arial" w:cs="Arial"/>
                <w:color w:val="000000"/>
                <w:sz w:val="18"/>
                <w:szCs w:val="18"/>
                <w:lang w:val="en-ZA"/>
              </w:rPr>
              <w:t>.</w:t>
            </w:r>
          </w:p>
          <w:p w14:paraId="283D77DA" w14:textId="592BAA14" w:rsidR="00B539EE" w:rsidRPr="007531DC" w:rsidRDefault="00B539EE" w:rsidP="007703CE">
            <w:pPr>
              <w:rPr>
                <w:rFonts w:ascii="Arial" w:eastAsia="Times New Roman" w:hAnsi="Arial" w:cs="Arial"/>
                <w:color w:val="000000"/>
                <w:sz w:val="18"/>
                <w:szCs w:val="18"/>
                <w:lang w:val="en-ZA"/>
              </w:rPr>
            </w:pPr>
          </w:p>
          <w:p w14:paraId="7DF6C5BF" w14:textId="77777777" w:rsidR="00B539EE" w:rsidRPr="007531DC" w:rsidRDefault="00B539EE"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Further in my fieldwork several persons living with HIV/AIDS mentioned cases of</w:t>
            </w:r>
          </w:p>
          <w:p w14:paraId="7B28B0D5" w14:textId="321D06DD" w:rsidR="00B539EE" w:rsidRPr="007531DC" w:rsidRDefault="00B539EE"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mistreatment that were indeed quite frequent, and I also observed other situations of patients’ abuse and humiliation</w:t>
            </w:r>
            <w:r w:rsidR="00921057" w:rsidRPr="007531DC">
              <w:rPr>
                <w:rFonts w:ascii="Arial" w:eastAsia="Times New Roman" w:hAnsi="Arial" w:cs="Arial"/>
                <w:color w:val="000000"/>
                <w:sz w:val="18"/>
                <w:szCs w:val="18"/>
                <w:lang w:val="en-ZA"/>
              </w:rPr>
              <w:t xml:space="preserve"> </w:t>
            </w:r>
            <w:r w:rsidR="00921057" w:rsidRPr="007531DC">
              <w:rPr>
                <w:rFonts w:ascii="Arial" w:eastAsia="Times New Roman" w:hAnsi="Arial" w:cs="Arial"/>
                <w:color w:val="000000"/>
                <w:sz w:val="18"/>
                <w:szCs w:val="18"/>
                <w:lang w:val="en-ZA"/>
              </w:rPr>
              <w:fldChar w:fldCharType="begin"/>
            </w:r>
            <w:r w:rsidR="00921057" w:rsidRPr="007531DC">
              <w:rPr>
                <w:rFonts w:ascii="Arial" w:eastAsia="Times New Roman" w:hAnsi="Arial" w:cs="Arial"/>
                <w:color w:val="000000"/>
                <w:sz w:val="18"/>
                <w:szCs w:val="18"/>
                <w:lang w:val="en-ZA"/>
              </w:rPr>
              <w:instrText xml:space="preserve"> ADDIN EN.CITE &lt;EndNote&gt;&lt;Cite&gt;&lt;Author&gt;Braga&lt;/Author&gt;&lt;Year&gt;2013&lt;/Year&gt;&lt;RecNum&gt;234&lt;/RecNum&gt;&lt;DisplayText&gt;(5)&lt;/DisplayText&gt;&lt;record&gt;&lt;rec-number&gt;234&lt;/rec-number&gt;&lt;foreign-keys&gt;&lt;key app="EN" db-id="9fvwwpfrtreva6eazpex50wuewwdxa992f22" timestamp="1526188768"&gt;234&lt;/key&gt;&lt;key app="ENWeb" db-id=""&gt;0&lt;/key&gt;&lt;/foreign-keys&gt;&lt;ref-type name="Thesis"&gt;32&lt;/ref-type&gt;&lt;contributors&gt;&lt;authors&gt;&lt;author&gt;Braga, B., M., T.&lt;/author&gt;&lt;/authors&gt;&lt;/contributors&gt;&lt;titles&gt;&lt;title&gt;“Death is Destiny”: Sovereign Decisions and the Lived Experience of HIV/AIDS and Biomedical Treatment in Central Mozambique&lt;/title&gt;&lt;secondary-title&gt;Anthropology&lt;/secondary-title&gt;&lt;/titles&gt;&lt;pages&gt;271&lt;/pages&gt;&lt;volume&gt;Doctor of Philosophy&lt;/volume&gt;&lt;dates&gt;&lt;year&gt;2013&lt;/year&gt;&lt;/dates&gt;&lt;publisher&gt;University at Buffalo, State University of New York&lt;/publisher&gt;&lt;urls&gt;&lt;/urls&gt;&lt;/record&gt;&lt;/Cite&gt;&lt;/EndNote&gt;</w:instrText>
            </w:r>
            <w:r w:rsidR="00921057"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5)</w:t>
            </w:r>
            <w:r w:rsidR="00921057" w:rsidRPr="007531DC">
              <w:rPr>
                <w:rFonts w:ascii="Arial" w:eastAsia="Times New Roman" w:hAnsi="Arial" w:cs="Arial"/>
                <w:color w:val="000000"/>
                <w:sz w:val="18"/>
                <w:szCs w:val="18"/>
                <w:lang w:val="en-ZA"/>
              </w:rPr>
              <w:fldChar w:fldCharType="end"/>
            </w:r>
            <w:r w:rsidR="00921057" w:rsidRPr="007531DC">
              <w:rPr>
                <w:rFonts w:ascii="Arial" w:eastAsia="Times New Roman" w:hAnsi="Arial" w:cs="Arial"/>
                <w:color w:val="000000"/>
                <w:sz w:val="18"/>
                <w:szCs w:val="18"/>
                <w:lang w:val="en-ZA"/>
              </w:rPr>
              <w:t>.</w:t>
            </w:r>
          </w:p>
          <w:p w14:paraId="36EF4E1B" w14:textId="249620E3" w:rsidR="0061604B" w:rsidRPr="007531DC" w:rsidRDefault="0061604B" w:rsidP="007703CE">
            <w:pPr>
              <w:rPr>
                <w:rFonts w:ascii="Arial" w:eastAsia="Times New Roman" w:hAnsi="Arial" w:cs="Arial"/>
                <w:color w:val="000000"/>
                <w:sz w:val="18"/>
                <w:szCs w:val="18"/>
                <w:lang w:val="en-ZA"/>
              </w:rPr>
            </w:pPr>
          </w:p>
          <w:p w14:paraId="63C6FD17" w14:textId="697BCB9B" w:rsidR="00175907" w:rsidRPr="007531DC" w:rsidRDefault="00175907" w:rsidP="007703CE">
            <w:pPr>
              <w:rPr>
                <w:rFonts w:ascii="Arial" w:eastAsia="Times New Roman" w:hAnsi="Arial" w:cs="Arial"/>
                <w:color w:val="000000"/>
                <w:sz w:val="18"/>
                <w:szCs w:val="18"/>
                <w:lang w:val="en-ZA"/>
              </w:rPr>
            </w:pPr>
          </w:p>
        </w:tc>
        <w:tc>
          <w:tcPr>
            <w:tcW w:w="460" w:type="pct"/>
            <w:tcBorders>
              <w:top w:val="nil"/>
              <w:left w:val="nil"/>
              <w:bottom w:val="single" w:sz="4" w:space="0" w:color="auto"/>
              <w:right w:val="single" w:sz="4" w:space="0" w:color="auto"/>
            </w:tcBorders>
            <w:shd w:val="clear" w:color="auto" w:fill="auto"/>
            <w:vAlign w:val="center"/>
          </w:tcPr>
          <w:p w14:paraId="63E84CB8" w14:textId="39EA7154" w:rsidR="0014441D" w:rsidRPr="007531DC" w:rsidRDefault="00233711"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fldChar w:fldCharType="begin">
                <w:fldData xml:space="preserve">YmlsaXR5IGFuZCByZXB1dGF0aW9uOiBob3cgbWFzY3VsaW5pdHkgYWZmZWN0cyBtZW4mYXBvcztz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</w:fldData>
              </w:fldChar>
            </w:r>
            <w:r w:rsidR="00531EB4" w:rsidRPr="007531DC">
              <w:rPr>
                <w:rFonts w:ascii="Arial" w:eastAsia="Times New Roman" w:hAnsi="Arial" w:cs="Arial"/>
                <w:color w:val="000000"/>
                <w:sz w:val="18"/>
                <w:szCs w:val="18"/>
                <w:lang w:val="en-ZA"/>
              </w:rPr>
              <w:instrText xml:space="preserve"> ADDIN EN.CITE </w:instrText>
            </w:r>
            <w:r w:rsidR="00531EB4"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tMTIpPC9EaXNwbGF5VGV4dD48cmVjb3Jk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==
</w:fldData>
              </w:fldChar>
            </w:r>
            <w:r w:rsidR="00531EB4" w:rsidRPr="007531DC">
              <w:rPr>
                <w:rFonts w:ascii="Arial" w:eastAsia="Times New Roman" w:hAnsi="Arial" w:cs="Arial"/>
                <w:color w:val="000000"/>
                <w:sz w:val="18"/>
                <w:szCs w:val="18"/>
                <w:lang w:val="en-ZA"/>
              </w:rPr>
              <w:instrText xml:space="preserve"> ADDIN EN.CITE.DATA </w:instrText>
            </w:r>
            <w:r w:rsidR="00531EB4" w:rsidRPr="007531DC">
              <w:rPr>
                <w:rFonts w:ascii="Arial" w:eastAsia="Times New Roman" w:hAnsi="Arial" w:cs="Arial"/>
                <w:color w:val="000000"/>
                <w:sz w:val="18"/>
                <w:szCs w:val="18"/>
                <w:lang w:val="en-ZA"/>
              </w:rPr>
            </w:r>
            <w:r w:rsidR="00531EB4" w:rsidRPr="007531DC">
              <w:rPr>
                <w:rFonts w:ascii="Arial" w:eastAsia="Times New Roman" w:hAnsi="Arial" w:cs="Arial"/>
                <w:color w:val="000000"/>
                <w:sz w:val="18"/>
                <w:szCs w:val="18"/>
                <w:lang w:val="en-ZA"/>
              </w:rPr>
              <w:fldChar w:fldCharType="end"/>
            </w:r>
            <w:r w:rsidR="00531EB4" w:rsidRPr="007531DC">
              <w:rPr>
                <w:rFonts w:ascii="Arial" w:eastAsia="Times New Roman" w:hAnsi="Arial" w:cs="Arial"/>
                <w:color w:val="000000"/>
                <w:sz w:val="18"/>
                <w:szCs w:val="18"/>
                <w:lang w:val="en-ZA"/>
              </w:rPr>
              <w:fldChar w:fldCharType="begin">
                <w:fldData xml:space="preserve">YmlsaXR5IGFuZCByZXB1dGF0aW9uOiBob3cgbWFzY3VsaW5pdHkgYWZmZWN0cyBtZW4mYXBvcztz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</w:fldData>
              </w:fldChar>
            </w:r>
            <w:r w:rsidR="00531EB4" w:rsidRPr="007531DC">
              <w:rPr>
                <w:rFonts w:ascii="Arial" w:eastAsia="Times New Roman" w:hAnsi="Arial" w:cs="Arial"/>
                <w:color w:val="000000"/>
                <w:sz w:val="18"/>
                <w:szCs w:val="18"/>
                <w:lang w:val="en-ZA"/>
              </w:rPr>
              <w:instrText xml:space="preserve"> ADDIN EN.CITE.DATA </w:instrText>
            </w:r>
            <w:r w:rsidR="00531EB4" w:rsidRPr="007531DC">
              <w:rPr>
                <w:rFonts w:ascii="Arial" w:eastAsia="Times New Roman" w:hAnsi="Arial" w:cs="Arial"/>
                <w:color w:val="000000"/>
                <w:sz w:val="18"/>
                <w:szCs w:val="18"/>
                <w:lang w:val="en-ZA"/>
              </w:rPr>
            </w:r>
            <w:r w:rsidR="00531EB4"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531EB4" w:rsidRPr="007531DC">
              <w:rPr>
                <w:rFonts w:ascii="Arial" w:eastAsia="Times New Roman" w:hAnsi="Arial" w:cs="Arial"/>
                <w:noProof/>
                <w:color w:val="000000"/>
                <w:sz w:val="18"/>
                <w:szCs w:val="18"/>
                <w:lang w:val="en-ZA"/>
              </w:rPr>
              <w:t>(1-12)</w:t>
            </w:r>
            <w:r w:rsidRPr="007531DC">
              <w:rPr>
                <w:rFonts w:ascii="Arial" w:eastAsia="Times New Roman" w:hAnsi="Arial" w:cs="Arial"/>
                <w:color w:val="000000"/>
                <w:sz w:val="18"/>
                <w:szCs w:val="18"/>
                <w:lang w:val="en-ZA"/>
              </w:rPr>
              <w:fldChar w:fldCharType="end"/>
            </w:r>
          </w:p>
        </w:tc>
      </w:tr>
      <w:tr w:rsidR="0035569B" w:rsidRPr="007531DC" w14:paraId="60F664A1" w14:textId="77777777" w:rsidTr="007703CE">
        <w:trPr>
          <w:trHeight w:val="320"/>
        </w:trPr>
        <w:tc>
          <w:tcPr>
            <w:tcW w:w="557" w:type="pct"/>
            <w:tcBorders>
              <w:top w:val="nil"/>
              <w:left w:val="single" w:sz="4" w:space="0" w:color="auto"/>
              <w:bottom w:val="nil"/>
              <w:right w:val="single" w:sz="4" w:space="0" w:color="auto"/>
            </w:tcBorders>
            <w:shd w:val="clear" w:color="auto" w:fill="auto"/>
            <w:vAlign w:val="center"/>
            <w:hideMark/>
          </w:tcPr>
          <w:p w14:paraId="61602E17" w14:textId="6D2CF544"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It is difficult and stressful attending public ART health services</w:t>
            </w:r>
          </w:p>
        </w:tc>
        <w:tc>
          <w:tcPr>
            <w:tcW w:w="762" w:type="pct"/>
            <w:vMerge w:val="restart"/>
            <w:tcBorders>
              <w:top w:val="nil"/>
              <w:left w:val="nil"/>
              <w:right w:val="single" w:sz="4" w:space="0" w:color="auto"/>
            </w:tcBorders>
            <w:shd w:val="clear" w:color="auto" w:fill="auto"/>
            <w:vAlign w:val="center"/>
            <w:hideMark/>
          </w:tcPr>
          <w:p w14:paraId="5CE56212" w14:textId="36CB0861"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Inconvenient and  inflexible health services</w:t>
            </w:r>
          </w:p>
          <w:p w14:paraId="41D50A23" w14:textId="66F0258D"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762" w:type="pct"/>
            <w:tcBorders>
              <w:top w:val="nil"/>
              <w:left w:val="nil"/>
              <w:bottom w:val="single" w:sz="4" w:space="0" w:color="auto"/>
              <w:right w:val="single" w:sz="4" w:space="0" w:color="auto"/>
            </w:tcBorders>
            <w:shd w:val="clear" w:color="auto" w:fill="auto"/>
            <w:vAlign w:val="center"/>
            <w:hideMark/>
          </w:tcPr>
          <w:p w14:paraId="24F2BC21" w14:textId="5BB6D667"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Rigid clinic policies</w:t>
            </w:r>
            <w:r w:rsidR="007D57BB" w:rsidRPr="007531DC">
              <w:rPr>
                <w:rFonts w:ascii="Arial" w:eastAsia="Times New Roman" w:hAnsi="Arial" w:cs="Arial"/>
                <w:color w:val="000000"/>
                <w:sz w:val="18"/>
                <w:szCs w:val="18"/>
                <w:lang w:val="en-ZA"/>
              </w:rPr>
              <w:t xml:space="preserve"> </w:t>
            </w:r>
          </w:p>
        </w:tc>
        <w:tc>
          <w:tcPr>
            <w:tcW w:w="2459" w:type="pct"/>
            <w:tcBorders>
              <w:top w:val="nil"/>
              <w:left w:val="nil"/>
              <w:bottom w:val="single" w:sz="4" w:space="0" w:color="auto"/>
              <w:right w:val="single" w:sz="4" w:space="0" w:color="auto"/>
            </w:tcBorders>
            <w:shd w:val="clear" w:color="auto" w:fill="auto"/>
            <w:vAlign w:val="center"/>
            <w:hideMark/>
          </w:tcPr>
          <w:p w14:paraId="685FDFD6" w14:textId="77777777"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p w14:paraId="13A23461" w14:textId="4FA32F38"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Interviewees reported objections to clinic policy (e.g., insistence on adherence to certain days and times of appointments) or some aspect of care organization (e.g., clinic schedules that made for long waiting times)</w:t>
            </w:r>
            <w:r w:rsidR="006573BD" w:rsidRPr="007531DC">
              <w:rPr>
                <w:rFonts w:ascii="Arial" w:eastAsia="Times New Roman" w:hAnsi="Arial" w:cs="Arial"/>
                <w:color w:val="000000"/>
                <w:sz w:val="18"/>
                <w:szCs w:val="18"/>
                <w:lang w:val="en-ZA"/>
              </w:rPr>
              <w:t xml:space="preserve"> </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Ware&lt;/Author&gt;&lt;Year&gt;2013&lt;/Year&gt;&lt;RecNum&gt;24&lt;/RecNum&gt;&lt;DisplayText&gt;(2)&lt;/DisplayText&gt;&lt;record&gt;&lt;rec-number&gt;24&lt;/rec-number&gt;&lt;foreign-keys&gt;&lt;key app="EN" db-id="9fvwwpfrtreva6eazpex50wuewwdxa992f22" timestamp="1518178466"&gt;24&lt;/key&gt;&lt;key app="ENWeb" db-id=""&gt;0&lt;/key&gt;&lt;/foreign-keys&gt;&lt;ref-type name="Journal Article"&gt;17&lt;/ref-type&gt;&lt;contributors&gt;&lt;authors&gt;&lt;author&gt;Ware, N. C.&lt;/author&gt;&lt;author&gt;Wyatt, M. A.&lt;/author&gt;&lt;author&gt;Geng, E. H.&lt;/author&gt;&lt;author&gt;Kaaya, S. F.&lt;/author&gt;&lt;author&gt;Agbaji, O. O.&lt;/author&gt;&lt;author&gt;Muyindike, W. R.&lt;/author&gt;&lt;author&gt;Chalamilla, G.&lt;/author&gt;&lt;author&gt;Agaba, P. A.&lt;/author&gt;&lt;/authors&gt;&lt;/contributors&gt;&lt;auth-address&gt;Harvard Medical School, Boston, Massachusetts, USA. norma_ware@hms.harvard.edu&lt;/auth-address&gt;&lt;titles&gt;&lt;title&gt;Toward an understanding of disengagement from HIV treatment and care in sub-Saharan Africa: a qualitative study&lt;/title&gt;&lt;secondary-title&gt;PLoS Med&lt;/secondary-title&gt;&lt;/titles&gt;&lt;periodical&gt;&lt;full-title&gt;PLoS Med&lt;/full-title&gt;&lt;/periodical&gt;&lt;pages&gt;e1001369; discussion e1001369&lt;/pages&gt;&lt;volume&gt;10&lt;/volume&gt;&lt;number&gt;1&lt;/number&gt;&lt;keywords&gt;&lt;keyword&gt;Africa South of the Sahara&lt;/keyword&gt;&lt;keyword&gt;Ambulatory Care&lt;/keyword&gt;&lt;keyword&gt;Antiretroviral Therapy, Highly Active&lt;/keyword&gt;&lt;keyword&gt;Comprehension&lt;/keyword&gt;&lt;keyword&gt;*Delivery of Health Care&lt;/keyword&gt;&lt;keyword&gt;Female&lt;/keyword&gt;&lt;keyword&gt;HIV Infections/*drug therapy&lt;/keyword&gt;&lt;keyword&gt;Humans&lt;/keyword&gt;&lt;keyword&gt;Male&lt;/keyword&gt;&lt;keyword&gt;Outcome Assessment (Health Care)&lt;/keyword&gt;&lt;keyword&gt;Patient Compliance&lt;/keyword&gt;&lt;keyword&gt;*Qualitative Research&lt;/keyword&gt;&lt;/keywords&gt;&lt;dates&gt;&lt;year&gt;2013&lt;/year&gt;&lt;/dates&gt;&lt;isbn&gt;1549-1676 (Electronic)&amp;#xD;1549-1277 (Linking)&lt;/isbn&gt;&lt;accession-num&gt;23341753&lt;/accession-num&gt;&lt;urls&gt;&lt;related-urls&gt;&lt;url&gt;https://www.ncbi.nlm.nih.gov/pubmed/23341753&lt;/url&gt;&lt;/related-urls&gt;&lt;/urls&gt;&lt;custom2&gt;PMC3541407&lt;/custom2&gt;&lt;electronic-resource-num&gt;10.1371/journal.pmed.1001369&lt;/electronic-resource-num&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2)</w:t>
            </w:r>
            <w:r w:rsidRPr="007531DC">
              <w:rPr>
                <w:rFonts w:ascii="Arial" w:eastAsia="Times New Roman" w:hAnsi="Arial" w:cs="Arial"/>
                <w:color w:val="000000"/>
                <w:sz w:val="18"/>
                <w:szCs w:val="18"/>
                <w:lang w:val="en-ZA"/>
              </w:rPr>
              <w:fldChar w:fldCharType="end"/>
            </w:r>
            <w:r w:rsidR="006573BD" w:rsidRPr="007531DC">
              <w:rPr>
                <w:rFonts w:ascii="Arial" w:eastAsia="Times New Roman" w:hAnsi="Arial" w:cs="Arial"/>
                <w:color w:val="000000"/>
                <w:sz w:val="18"/>
                <w:szCs w:val="18"/>
                <w:lang w:val="en-ZA"/>
              </w:rPr>
              <w:t>.</w:t>
            </w:r>
          </w:p>
          <w:p w14:paraId="7751CB87" w14:textId="77777777" w:rsidR="0035569B" w:rsidRPr="007531DC" w:rsidRDefault="0035569B" w:rsidP="007703CE">
            <w:pPr>
              <w:rPr>
                <w:rFonts w:ascii="Arial" w:eastAsia="Times New Roman" w:hAnsi="Arial" w:cs="Arial"/>
                <w:color w:val="000000"/>
                <w:sz w:val="18"/>
                <w:szCs w:val="18"/>
                <w:lang w:val="en-ZA"/>
              </w:rPr>
            </w:pPr>
          </w:p>
          <w:p w14:paraId="56ECCC92" w14:textId="41EC140B"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Participants described frustration after traveling long distances for care only to be turned away if they arrived outside of clinic hours, if providers were too busy to serve them..</w: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w:t>
            </w:r>
            <w:r w:rsidRPr="007531DC">
              <w:rPr>
                <w:rFonts w:ascii="Arial" w:eastAsia="Times New Roman" w:hAnsi="Arial" w:cs="Arial"/>
                <w:color w:val="000000"/>
                <w:sz w:val="18"/>
                <w:szCs w:val="18"/>
                <w:lang w:val="en-ZA"/>
              </w:rPr>
              <w:fldChar w:fldCharType="end"/>
            </w:r>
          </w:p>
          <w:p w14:paraId="0F28088C" w14:textId="0C80783B" w:rsidR="0035569B" w:rsidRPr="007531DC" w:rsidRDefault="0035569B" w:rsidP="007703CE">
            <w:pPr>
              <w:rPr>
                <w:rFonts w:ascii="Arial" w:eastAsia="Times New Roman" w:hAnsi="Arial" w:cs="Arial"/>
                <w:color w:val="000000"/>
                <w:sz w:val="18"/>
                <w:szCs w:val="18"/>
                <w:lang w:val="en-ZA"/>
              </w:rPr>
            </w:pPr>
          </w:p>
        </w:tc>
        <w:tc>
          <w:tcPr>
            <w:tcW w:w="460" w:type="pct"/>
            <w:tcBorders>
              <w:top w:val="nil"/>
              <w:left w:val="nil"/>
              <w:bottom w:val="single" w:sz="4" w:space="0" w:color="auto"/>
              <w:right w:val="single" w:sz="4" w:space="0" w:color="auto"/>
            </w:tcBorders>
            <w:shd w:val="clear" w:color="auto" w:fill="auto"/>
            <w:vAlign w:val="center"/>
            <w:hideMark/>
          </w:tcPr>
          <w:p w14:paraId="0DDC8C13" w14:textId="5120E152"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r w:rsidRPr="007531DC">
              <w:rPr>
                <w:rFonts w:ascii="Arial" w:eastAsia="Times New Roman" w:hAnsi="Arial" w:cs="Arial"/>
                <w:color w:val="000000"/>
                <w:sz w:val="18"/>
                <w:szCs w:val="18"/>
                <w:lang w:val="en-ZA"/>
              </w:rPr>
              <w:fldChar w:fldCharType="begin">
                <w:fldData xml:space="preserve">PEVuZE5vdGU+PENpdGU+PEF1dGhvcj5XYXJlPC9BdXRob3I+PFllYXI+MjAxMzwvWWVhcj48UmVj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==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XYXJlPC9BdXRob3I+PFllYXI+MjAxMzwvWWVhcj48UmVj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==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 2)</w:t>
            </w:r>
            <w:r w:rsidRPr="007531DC">
              <w:rPr>
                <w:rFonts w:ascii="Arial" w:eastAsia="Times New Roman" w:hAnsi="Arial" w:cs="Arial"/>
                <w:color w:val="000000"/>
                <w:sz w:val="18"/>
                <w:szCs w:val="18"/>
                <w:lang w:val="en-ZA"/>
              </w:rPr>
              <w:fldChar w:fldCharType="end"/>
            </w:r>
          </w:p>
        </w:tc>
      </w:tr>
      <w:tr w:rsidR="0035569B" w:rsidRPr="007531DC" w14:paraId="3BEEC656" w14:textId="77777777" w:rsidTr="007703CE">
        <w:trPr>
          <w:trHeight w:val="320"/>
        </w:trPr>
        <w:tc>
          <w:tcPr>
            <w:tcW w:w="557" w:type="pct"/>
            <w:tcBorders>
              <w:top w:val="nil"/>
              <w:left w:val="single" w:sz="4" w:space="0" w:color="auto"/>
              <w:bottom w:val="nil"/>
              <w:right w:val="single" w:sz="4" w:space="0" w:color="auto"/>
            </w:tcBorders>
            <w:shd w:val="clear" w:color="auto" w:fill="auto"/>
            <w:vAlign w:val="center"/>
            <w:hideMark/>
          </w:tcPr>
          <w:p w14:paraId="0427729D" w14:textId="77777777"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lastRenderedPageBreak/>
              <w:t> </w:t>
            </w:r>
          </w:p>
        </w:tc>
        <w:tc>
          <w:tcPr>
            <w:tcW w:w="762" w:type="pct"/>
            <w:vMerge/>
            <w:tcBorders>
              <w:left w:val="nil"/>
              <w:right w:val="single" w:sz="4" w:space="0" w:color="auto"/>
            </w:tcBorders>
            <w:shd w:val="clear" w:color="auto" w:fill="auto"/>
            <w:vAlign w:val="center"/>
            <w:hideMark/>
          </w:tcPr>
          <w:p w14:paraId="78649991" w14:textId="44BE8AF3" w:rsidR="0035569B" w:rsidRPr="007531DC" w:rsidRDefault="0035569B" w:rsidP="007703CE">
            <w:pPr>
              <w:rPr>
                <w:rFonts w:ascii="Arial" w:eastAsia="Times New Roman" w:hAnsi="Arial" w:cs="Arial"/>
                <w:color w:val="000000"/>
                <w:sz w:val="18"/>
                <w:szCs w:val="18"/>
                <w:lang w:val="en-ZA"/>
              </w:rPr>
            </w:pPr>
          </w:p>
        </w:tc>
        <w:tc>
          <w:tcPr>
            <w:tcW w:w="762" w:type="pct"/>
            <w:tcBorders>
              <w:top w:val="nil"/>
              <w:left w:val="nil"/>
              <w:bottom w:val="single" w:sz="4" w:space="0" w:color="auto"/>
              <w:right w:val="single" w:sz="4" w:space="0" w:color="auto"/>
            </w:tcBorders>
            <w:shd w:val="clear" w:color="auto" w:fill="auto"/>
            <w:vAlign w:val="center"/>
            <w:hideMark/>
          </w:tcPr>
          <w:p w14:paraId="46645A25" w14:textId="77777777"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Limited operating hours and long waiting times</w:t>
            </w:r>
          </w:p>
        </w:tc>
        <w:tc>
          <w:tcPr>
            <w:tcW w:w="2459" w:type="pct"/>
            <w:tcBorders>
              <w:top w:val="nil"/>
              <w:left w:val="nil"/>
              <w:bottom w:val="single" w:sz="4" w:space="0" w:color="auto"/>
              <w:right w:val="single" w:sz="4" w:space="0" w:color="auto"/>
            </w:tcBorders>
            <w:shd w:val="clear" w:color="auto" w:fill="auto"/>
            <w:vAlign w:val="center"/>
            <w:hideMark/>
          </w:tcPr>
          <w:p w14:paraId="12E30AB2" w14:textId="77777777" w:rsidR="0035569B" w:rsidRPr="007531DC" w:rsidRDefault="0035569B" w:rsidP="007703CE">
            <w:pPr>
              <w:rPr>
                <w:rFonts w:ascii="Arial" w:eastAsia="Times New Roman" w:hAnsi="Arial" w:cs="Arial"/>
                <w:color w:val="000000"/>
                <w:sz w:val="18"/>
                <w:szCs w:val="18"/>
                <w:lang w:val="en-ZA"/>
              </w:rPr>
            </w:pPr>
          </w:p>
          <w:p w14:paraId="2B1E0C8E" w14:textId="77777777"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Patients had great concerns about the quality of care that they received, mostly </w:t>
            </w:r>
            <w:proofErr w:type="spellStart"/>
            <w:r w:rsidRPr="007531DC">
              <w:rPr>
                <w:rFonts w:ascii="Arial" w:eastAsia="Times New Roman" w:hAnsi="Arial" w:cs="Arial"/>
                <w:color w:val="000000"/>
                <w:sz w:val="18"/>
                <w:szCs w:val="18"/>
                <w:lang w:val="en-ZA"/>
              </w:rPr>
              <w:t>centered</w:t>
            </w:r>
            <w:proofErr w:type="spellEnd"/>
            <w:r w:rsidRPr="007531DC">
              <w:rPr>
                <w:rFonts w:ascii="Arial" w:eastAsia="Times New Roman" w:hAnsi="Arial" w:cs="Arial"/>
                <w:color w:val="000000"/>
                <w:sz w:val="18"/>
                <w:szCs w:val="18"/>
                <w:lang w:val="en-ZA"/>
              </w:rPr>
              <w:t xml:space="preserve"> on inconvenient clinic hours, long clinic queues, not being able to get appointments, and disrespect.</w:t>
            </w:r>
            <w:r w:rsidRPr="007531DC">
              <w:rPr>
                <w:rFonts w:ascii="Arial" w:eastAsia="Times New Roman" w:hAnsi="Arial" w:cs="Arial"/>
                <w:color w:val="000000"/>
                <w:sz w:val="18"/>
                <w:szCs w:val="18"/>
                <w:lang w:val="en-ZA"/>
              </w:rPr>
              <w:fldChar w:fldCharType="begin">
                <w:fldData xml:space="preserve">PEVuZE5vdGU+PENpdGU+PEF1dGhvcj5Cb2dhcnQ8L0F1dGhvcj48WWVhcj4yMDEzPC9ZZWFyPjxS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Cb2dhcnQ8L0F1dGhvcj48WWVhcj4yMDEzPC9ZZWFyPjxS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3)</w:t>
            </w:r>
            <w:r w:rsidRPr="007531DC">
              <w:rPr>
                <w:rFonts w:ascii="Arial" w:eastAsia="Times New Roman" w:hAnsi="Arial" w:cs="Arial"/>
                <w:color w:val="000000"/>
                <w:sz w:val="18"/>
                <w:szCs w:val="18"/>
                <w:lang w:val="en-ZA"/>
              </w:rPr>
              <w:fldChar w:fldCharType="end"/>
            </w:r>
          </w:p>
          <w:p w14:paraId="3AD47EC6" w14:textId="77777777" w:rsidR="0035569B" w:rsidRPr="007531DC" w:rsidRDefault="0035569B" w:rsidP="007703CE">
            <w:pPr>
              <w:rPr>
                <w:rFonts w:ascii="Arial" w:eastAsia="Times New Roman" w:hAnsi="Arial" w:cs="Arial"/>
                <w:color w:val="000000"/>
                <w:sz w:val="18"/>
                <w:szCs w:val="18"/>
                <w:lang w:val="en-ZA"/>
              </w:rPr>
            </w:pPr>
          </w:p>
          <w:p w14:paraId="05104DF2" w14:textId="7343F5FF"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In contrast, they felt ignored by government clinic staff and frustrated with long wait-times, often missing work while waiting to be seen.”</w:t>
            </w:r>
            <w:r w:rsidRPr="007531DC">
              <w:rPr>
                <w:rFonts w:ascii="Arial" w:eastAsia="Times New Roman" w:hAnsi="Arial" w:cs="Arial"/>
                <w:color w:val="000000"/>
                <w:sz w:val="18"/>
                <w:szCs w:val="18"/>
                <w:lang w:val="en-ZA"/>
              </w:rPr>
              <w:fldChar w:fldCharType="begin">
                <w:fldData xml:space="preserve">PEVuZE5vdGU+PENpdGU+PEF1dGhvcj5LYXR6PC9BdXRob3I+PFllYXI+MjAxNTwvWWVhcj48UmVj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</w:fldData>
              </w:fldChar>
            </w:r>
            <w:r w:rsidR="00921057" w:rsidRPr="007531DC">
              <w:rPr>
                <w:rFonts w:ascii="Arial" w:eastAsia="Times New Roman" w:hAnsi="Arial" w:cs="Arial"/>
                <w:color w:val="000000"/>
                <w:sz w:val="18"/>
                <w:szCs w:val="18"/>
                <w:lang w:val="en-ZA"/>
              </w:rPr>
              <w:instrText xml:space="preserve"> ADDIN EN.CITE </w:instrText>
            </w:r>
            <w:r w:rsidR="00921057" w:rsidRPr="007531DC">
              <w:rPr>
                <w:rFonts w:ascii="Arial" w:eastAsia="Times New Roman" w:hAnsi="Arial" w:cs="Arial"/>
                <w:color w:val="000000"/>
                <w:sz w:val="18"/>
                <w:szCs w:val="18"/>
                <w:lang w:val="en-ZA"/>
              </w:rPr>
              <w:fldChar w:fldCharType="begin">
                <w:fldData xml:space="preserve">PEVuZE5vdGU+PENpdGU+PEF1dGhvcj5LYXR6PC9BdXRob3I+PFllYXI+MjAxNTwvWWVhcj48UmVj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</w:fldData>
              </w:fldChar>
            </w:r>
            <w:r w:rsidR="00921057" w:rsidRPr="007531DC">
              <w:rPr>
                <w:rFonts w:ascii="Arial" w:eastAsia="Times New Roman" w:hAnsi="Arial" w:cs="Arial"/>
                <w:color w:val="000000"/>
                <w:sz w:val="18"/>
                <w:szCs w:val="18"/>
                <w:lang w:val="en-ZA"/>
              </w:rPr>
              <w:instrText xml:space="preserve"> ADDIN EN.CITE.DATA </w:instrText>
            </w:r>
            <w:r w:rsidR="00921057" w:rsidRPr="007531DC">
              <w:rPr>
                <w:rFonts w:ascii="Arial" w:eastAsia="Times New Roman" w:hAnsi="Arial" w:cs="Arial"/>
                <w:color w:val="000000"/>
                <w:sz w:val="18"/>
                <w:szCs w:val="18"/>
                <w:lang w:val="en-ZA"/>
              </w:rPr>
            </w:r>
            <w:r w:rsidR="00921057"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6)</w:t>
            </w:r>
            <w:r w:rsidRPr="007531DC">
              <w:rPr>
                <w:rFonts w:ascii="Arial" w:eastAsia="Times New Roman" w:hAnsi="Arial" w:cs="Arial"/>
                <w:color w:val="000000"/>
                <w:sz w:val="18"/>
                <w:szCs w:val="18"/>
                <w:lang w:val="en-ZA"/>
              </w:rPr>
              <w:fldChar w:fldCharType="end"/>
            </w:r>
          </w:p>
          <w:p w14:paraId="5D8AF27C" w14:textId="77777777" w:rsidR="0035569B" w:rsidRPr="007531DC" w:rsidRDefault="0035569B" w:rsidP="007703CE">
            <w:pPr>
              <w:rPr>
                <w:rFonts w:ascii="Arial" w:eastAsia="Times New Roman" w:hAnsi="Arial" w:cs="Arial"/>
                <w:color w:val="000000"/>
                <w:sz w:val="18"/>
                <w:szCs w:val="18"/>
                <w:lang w:val="en-ZA"/>
              </w:rPr>
            </w:pPr>
          </w:p>
          <w:p w14:paraId="36857A61" w14:textId="3FA97F74"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Time spent queuing at the clinic is also a “cost”, taking time away from sourcing money.”</w:t>
            </w:r>
            <w:r w:rsidRPr="007531DC">
              <w:rPr>
                <w:rFonts w:ascii="Arial" w:eastAsia="Times New Roman" w:hAnsi="Arial" w:cs="Arial"/>
                <w:color w:val="000000"/>
                <w:sz w:val="18"/>
                <w:szCs w:val="18"/>
                <w:lang w:val="en-ZA"/>
              </w:rPr>
              <w:fldChar w:fldCharType="begin">
                <w:fldData xml:space="preserve">PEVuZE5vdGU+PENpdGU+PEF1dGhvcj5HdWlzZTwvQXV0aG9yPjxZZWFyPjIwMTY8L1llYXI+PFJl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</w:fldData>
              </w:fldChar>
            </w:r>
            <w:r w:rsidR="005630A0" w:rsidRPr="007531DC">
              <w:rPr>
                <w:rFonts w:ascii="Arial" w:eastAsia="Times New Roman" w:hAnsi="Arial" w:cs="Arial"/>
                <w:color w:val="000000"/>
                <w:sz w:val="18"/>
                <w:szCs w:val="18"/>
                <w:lang w:val="en-ZA"/>
              </w:rPr>
              <w:instrText xml:space="preserve"> ADDIN EN.CITE </w:instrText>
            </w:r>
            <w:r w:rsidR="005630A0" w:rsidRPr="007531DC">
              <w:rPr>
                <w:rFonts w:ascii="Arial" w:eastAsia="Times New Roman" w:hAnsi="Arial" w:cs="Arial"/>
                <w:color w:val="000000"/>
                <w:sz w:val="18"/>
                <w:szCs w:val="18"/>
                <w:lang w:val="en-ZA"/>
              </w:rPr>
              <w:fldChar w:fldCharType="begin">
                <w:fldData xml:space="preserve">PEVuZE5vdGU+PENpdGU+PEF1dGhvcj5HdWlzZTwvQXV0aG9yPjxZZWFyPjIwMTY8L1llYXI+PFJl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</w:fldData>
              </w:fldChar>
            </w:r>
            <w:r w:rsidR="005630A0" w:rsidRPr="007531DC">
              <w:rPr>
                <w:rFonts w:ascii="Arial" w:eastAsia="Times New Roman" w:hAnsi="Arial" w:cs="Arial"/>
                <w:color w:val="000000"/>
                <w:sz w:val="18"/>
                <w:szCs w:val="18"/>
                <w:lang w:val="en-ZA"/>
              </w:rPr>
              <w:instrText xml:space="preserve"> ADDIN EN.CITE.DATA </w:instrText>
            </w:r>
            <w:r w:rsidR="005630A0" w:rsidRPr="007531DC">
              <w:rPr>
                <w:rFonts w:ascii="Arial" w:eastAsia="Times New Roman" w:hAnsi="Arial" w:cs="Arial"/>
                <w:color w:val="000000"/>
                <w:sz w:val="18"/>
                <w:szCs w:val="18"/>
                <w:lang w:val="en-ZA"/>
              </w:rPr>
            </w:r>
            <w:r w:rsidR="005630A0"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13)</w:t>
            </w:r>
            <w:r w:rsidRPr="007531DC">
              <w:rPr>
                <w:rFonts w:ascii="Arial" w:eastAsia="Times New Roman" w:hAnsi="Arial" w:cs="Arial"/>
                <w:color w:val="000000"/>
                <w:sz w:val="18"/>
                <w:szCs w:val="18"/>
                <w:lang w:val="en-ZA"/>
              </w:rPr>
              <w:fldChar w:fldCharType="end"/>
            </w:r>
          </w:p>
          <w:p w14:paraId="39B4B454" w14:textId="77777777" w:rsidR="0035569B" w:rsidRPr="007531DC" w:rsidRDefault="0035569B" w:rsidP="007703CE">
            <w:pPr>
              <w:rPr>
                <w:rFonts w:ascii="Arial" w:eastAsia="Times New Roman" w:hAnsi="Arial" w:cs="Arial"/>
                <w:color w:val="000000"/>
                <w:sz w:val="18"/>
                <w:szCs w:val="18"/>
                <w:lang w:val="en-ZA"/>
              </w:rPr>
            </w:pPr>
          </w:p>
          <w:p w14:paraId="6476D33B" w14:textId="69605C8C"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Furthermore, the on-site pharmacy appeared to have staffing shortages leading to exceptionally long waiting times.”</w:t>
            </w:r>
            <w:r w:rsidRPr="007531DC">
              <w:rPr>
                <w:rFonts w:ascii="Arial" w:eastAsia="Times New Roman" w:hAnsi="Arial" w:cs="Arial"/>
                <w:color w:val="000000"/>
                <w:sz w:val="18"/>
                <w:szCs w:val="18"/>
                <w:lang w:val="en-ZA"/>
              </w:rPr>
              <w:fldChar w:fldCharType="begin">
                <w:fldData xml:space="preserve">PEVuZE5vdGU+PENpdGU+PEF1dGhvcj5CdXN6YTwvQXV0aG9yPjxZZWFyPjIwMTQ8L1llYXI+PFJl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==
</w:fldData>
              </w:fldChar>
            </w:r>
            <w:r w:rsidR="005630A0" w:rsidRPr="007531DC">
              <w:rPr>
                <w:rFonts w:ascii="Arial" w:eastAsia="Times New Roman" w:hAnsi="Arial" w:cs="Arial"/>
                <w:color w:val="000000"/>
                <w:sz w:val="18"/>
                <w:szCs w:val="18"/>
                <w:lang w:val="en-ZA"/>
              </w:rPr>
              <w:instrText xml:space="preserve"> ADDIN EN.CITE </w:instrText>
            </w:r>
            <w:r w:rsidR="005630A0" w:rsidRPr="007531DC">
              <w:rPr>
                <w:rFonts w:ascii="Arial" w:eastAsia="Times New Roman" w:hAnsi="Arial" w:cs="Arial"/>
                <w:color w:val="000000"/>
                <w:sz w:val="18"/>
                <w:szCs w:val="18"/>
                <w:lang w:val="en-ZA"/>
              </w:rPr>
              <w:fldChar w:fldCharType="begin">
                <w:fldData xml:space="preserve">PEVuZE5vdGU+PENpdGU+PEF1dGhvcj5CdXN6YTwvQXV0aG9yPjxZZWFyPjIwMTQ8L1llYXI+PFJl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==
</w:fldData>
              </w:fldChar>
            </w:r>
            <w:r w:rsidR="005630A0" w:rsidRPr="007531DC">
              <w:rPr>
                <w:rFonts w:ascii="Arial" w:eastAsia="Times New Roman" w:hAnsi="Arial" w:cs="Arial"/>
                <w:color w:val="000000"/>
                <w:sz w:val="18"/>
                <w:szCs w:val="18"/>
                <w:lang w:val="en-ZA"/>
              </w:rPr>
              <w:instrText xml:space="preserve"> ADDIN EN.CITE.DATA </w:instrText>
            </w:r>
            <w:r w:rsidR="005630A0" w:rsidRPr="007531DC">
              <w:rPr>
                <w:rFonts w:ascii="Arial" w:eastAsia="Times New Roman" w:hAnsi="Arial" w:cs="Arial"/>
                <w:color w:val="000000"/>
                <w:sz w:val="18"/>
                <w:szCs w:val="18"/>
                <w:lang w:val="en-ZA"/>
              </w:rPr>
            </w:r>
            <w:r w:rsidR="005630A0"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14)</w:t>
            </w:r>
            <w:r w:rsidRPr="007531DC">
              <w:rPr>
                <w:rFonts w:ascii="Arial" w:eastAsia="Times New Roman" w:hAnsi="Arial" w:cs="Arial"/>
                <w:color w:val="000000"/>
                <w:sz w:val="18"/>
                <w:szCs w:val="18"/>
                <w:lang w:val="en-ZA"/>
              </w:rPr>
              <w:fldChar w:fldCharType="end"/>
            </w:r>
          </w:p>
          <w:p w14:paraId="3D925AAC" w14:textId="77777777" w:rsidR="0035569B" w:rsidRPr="007531DC" w:rsidRDefault="0035569B" w:rsidP="007703CE">
            <w:pPr>
              <w:rPr>
                <w:rFonts w:ascii="Arial" w:eastAsia="Times New Roman" w:hAnsi="Arial" w:cs="Arial"/>
                <w:color w:val="000000"/>
                <w:sz w:val="18"/>
                <w:szCs w:val="18"/>
                <w:lang w:val="en-ZA"/>
              </w:rPr>
            </w:pPr>
          </w:p>
        </w:tc>
        <w:tc>
          <w:tcPr>
            <w:tcW w:w="460" w:type="pct"/>
            <w:tcBorders>
              <w:top w:val="nil"/>
              <w:left w:val="nil"/>
              <w:bottom w:val="single" w:sz="4" w:space="0" w:color="auto"/>
              <w:right w:val="single" w:sz="4" w:space="0" w:color="auto"/>
            </w:tcBorders>
            <w:shd w:val="clear" w:color="auto" w:fill="auto"/>
            <w:vAlign w:val="center"/>
            <w:hideMark/>
          </w:tcPr>
          <w:p w14:paraId="32AD42F7" w14:textId="47183181"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r w:rsidRPr="007531DC">
              <w:rPr>
                <w:rFonts w:ascii="Arial" w:eastAsia="Times New Roman" w:hAnsi="Arial" w:cs="Arial"/>
                <w:color w:val="000000"/>
                <w:sz w:val="18"/>
                <w:szCs w:val="18"/>
                <w:lang w:val="en-ZA"/>
              </w:rPr>
              <w:fldChar w:fldCharType="begin">
                <w:fldData xml:space="preserve">PEVuZE5vdGU+PENpdGU+PEF1dGhvcj5NY01haG9uPC9BdXRob3I+PFllYXI+MjAxNjwvWWVhcj48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</w:fldData>
              </w:fldChar>
            </w:r>
            <w:r w:rsidR="00921057" w:rsidRPr="007531DC">
              <w:rPr>
                <w:rFonts w:ascii="Arial" w:eastAsia="Times New Roman" w:hAnsi="Arial" w:cs="Arial"/>
                <w:color w:val="000000"/>
                <w:sz w:val="18"/>
                <w:szCs w:val="18"/>
                <w:lang w:val="en-ZA"/>
              </w:rPr>
              <w:instrText xml:space="preserve"> ADDIN EN.CITE </w:instrText>
            </w:r>
            <w:r w:rsidR="00921057" w:rsidRPr="007531DC">
              <w:rPr>
                <w:rFonts w:ascii="Arial" w:eastAsia="Times New Roman" w:hAnsi="Arial" w:cs="Arial"/>
                <w:color w:val="000000"/>
                <w:sz w:val="18"/>
                <w:szCs w:val="18"/>
                <w:lang w:val="en-ZA"/>
              </w:rPr>
              <w:fldChar w:fldCharType="begin">
                <w:fldData xml:space="preserve">PEVuZE5vdGU+PENpdGU+PEF1dGhvcj5NY01haG9uPC9BdXRob3I+PFllYXI+MjAxNjwvWWVhcj48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</w:fldData>
              </w:fldChar>
            </w:r>
            <w:r w:rsidR="00921057" w:rsidRPr="007531DC">
              <w:rPr>
                <w:rFonts w:ascii="Arial" w:eastAsia="Times New Roman" w:hAnsi="Arial" w:cs="Arial"/>
                <w:color w:val="000000"/>
                <w:sz w:val="18"/>
                <w:szCs w:val="18"/>
                <w:lang w:val="en-ZA"/>
              </w:rPr>
              <w:instrText xml:space="preserve"> ADDIN EN.CITE.DATA </w:instrText>
            </w:r>
            <w:r w:rsidR="00921057" w:rsidRPr="007531DC">
              <w:rPr>
                <w:rFonts w:ascii="Arial" w:eastAsia="Times New Roman" w:hAnsi="Arial" w:cs="Arial"/>
                <w:color w:val="000000"/>
                <w:sz w:val="18"/>
                <w:szCs w:val="18"/>
                <w:lang w:val="en-ZA"/>
              </w:rPr>
            </w:r>
            <w:r w:rsidR="00921057"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3, 6, 10, 13-17)</w:t>
            </w:r>
            <w:r w:rsidRPr="007531DC">
              <w:rPr>
                <w:rFonts w:ascii="Arial" w:eastAsia="Times New Roman" w:hAnsi="Arial" w:cs="Arial"/>
                <w:color w:val="000000"/>
                <w:sz w:val="18"/>
                <w:szCs w:val="18"/>
                <w:lang w:val="en-ZA"/>
              </w:rPr>
              <w:fldChar w:fldCharType="end"/>
            </w:r>
          </w:p>
        </w:tc>
      </w:tr>
      <w:tr w:rsidR="0035569B" w:rsidRPr="007531DC" w14:paraId="6423B731" w14:textId="77777777" w:rsidTr="007703CE">
        <w:trPr>
          <w:trHeight w:val="320"/>
        </w:trPr>
        <w:tc>
          <w:tcPr>
            <w:tcW w:w="557" w:type="pct"/>
            <w:tcBorders>
              <w:top w:val="nil"/>
              <w:left w:val="single" w:sz="4" w:space="0" w:color="auto"/>
              <w:bottom w:val="nil"/>
              <w:right w:val="single" w:sz="4" w:space="0" w:color="auto"/>
            </w:tcBorders>
            <w:shd w:val="clear" w:color="auto" w:fill="auto"/>
            <w:vAlign w:val="center"/>
            <w:hideMark/>
          </w:tcPr>
          <w:p w14:paraId="41250BEE" w14:textId="77777777"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762" w:type="pct"/>
            <w:vMerge/>
            <w:tcBorders>
              <w:left w:val="nil"/>
              <w:bottom w:val="single" w:sz="4" w:space="0" w:color="auto"/>
              <w:right w:val="single" w:sz="4" w:space="0" w:color="auto"/>
            </w:tcBorders>
            <w:shd w:val="clear" w:color="auto" w:fill="auto"/>
            <w:vAlign w:val="center"/>
            <w:hideMark/>
          </w:tcPr>
          <w:p w14:paraId="4547931C" w14:textId="23679FDE" w:rsidR="0035569B" w:rsidRPr="007531DC" w:rsidRDefault="0035569B" w:rsidP="007703CE">
            <w:pPr>
              <w:rPr>
                <w:rFonts w:ascii="Arial" w:eastAsia="Times New Roman" w:hAnsi="Arial" w:cs="Arial"/>
                <w:color w:val="000000"/>
                <w:sz w:val="18"/>
                <w:szCs w:val="18"/>
                <w:lang w:val="en-ZA"/>
              </w:rPr>
            </w:pPr>
          </w:p>
        </w:tc>
        <w:tc>
          <w:tcPr>
            <w:tcW w:w="762" w:type="pct"/>
            <w:tcBorders>
              <w:top w:val="nil"/>
              <w:left w:val="nil"/>
              <w:bottom w:val="single" w:sz="4" w:space="0" w:color="auto"/>
              <w:right w:val="single" w:sz="4" w:space="0" w:color="auto"/>
            </w:tcBorders>
            <w:shd w:val="clear" w:color="auto" w:fill="auto"/>
            <w:vAlign w:val="center"/>
            <w:hideMark/>
          </w:tcPr>
          <w:p w14:paraId="65E3775B" w14:textId="28A56950" w:rsidR="0035569B" w:rsidRPr="007531DC" w:rsidRDefault="007D57B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Requir</w:t>
            </w:r>
            <w:r w:rsidR="005630A0" w:rsidRPr="007531DC">
              <w:rPr>
                <w:rFonts w:ascii="Arial" w:eastAsia="Times New Roman" w:hAnsi="Arial" w:cs="Arial"/>
                <w:color w:val="000000"/>
                <w:sz w:val="18"/>
                <w:szCs w:val="18"/>
                <w:lang w:val="en-ZA"/>
              </w:rPr>
              <w:t>e</w:t>
            </w:r>
            <w:r w:rsidR="004F02E1" w:rsidRPr="007531DC">
              <w:rPr>
                <w:rFonts w:ascii="Arial" w:eastAsia="Times New Roman" w:hAnsi="Arial" w:cs="Arial"/>
                <w:color w:val="000000"/>
                <w:sz w:val="18"/>
                <w:szCs w:val="18"/>
                <w:lang w:val="en-ZA"/>
              </w:rPr>
              <w:t>ment</w:t>
            </w:r>
            <w:r w:rsidR="005630A0" w:rsidRPr="007531DC">
              <w:rPr>
                <w:rFonts w:ascii="Arial" w:eastAsia="Times New Roman" w:hAnsi="Arial" w:cs="Arial"/>
                <w:color w:val="000000"/>
                <w:sz w:val="18"/>
                <w:szCs w:val="18"/>
                <w:lang w:val="en-ZA"/>
              </w:rPr>
              <w:t xml:space="preserve"> for a treatment supporter </w:t>
            </w:r>
          </w:p>
        </w:tc>
        <w:tc>
          <w:tcPr>
            <w:tcW w:w="2459" w:type="pct"/>
            <w:tcBorders>
              <w:top w:val="nil"/>
              <w:left w:val="nil"/>
              <w:bottom w:val="single" w:sz="4" w:space="0" w:color="auto"/>
              <w:right w:val="single" w:sz="4" w:space="0" w:color="auto"/>
            </w:tcBorders>
            <w:shd w:val="clear" w:color="auto" w:fill="auto"/>
            <w:vAlign w:val="center"/>
            <w:hideMark/>
          </w:tcPr>
          <w:p w14:paraId="6266C442" w14:textId="29F434AC"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One provider described a female methadone client who was delayed in initiating ART because she did not have anyone who could serve as her adherence supporter </w:t>
            </w:r>
            <w:r w:rsidRPr="007531DC">
              <w:rPr>
                <w:rFonts w:ascii="Arial" w:eastAsia="Times New Roman" w:hAnsi="Arial" w:cs="Arial"/>
                <w:color w:val="000000"/>
                <w:sz w:val="18"/>
                <w:szCs w:val="18"/>
                <w:lang w:val="en-ZA"/>
              </w:rPr>
              <w:fldChar w:fldCharType="begin">
                <w:fldData xml:space="preserve">PEVuZE5vdGU+PENpdGU+PEF1dGhvcj5TYWxlZW08L0F1dGhvcj48WWVhcj4yMDE2PC9ZZWFyPjxS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</w:fldData>
              </w:fldChar>
            </w:r>
            <w:r w:rsidR="005630A0" w:rsidRPr="007531DC">
              <w:rPr>
                <w:rFonts w:ascii="Arial" w:eastAsia="Times New Roman" w:hAnsi="Arial" w:cs="Arial"/>
                <w:color w:val="000000"/>
                <w:sz w:val="18"/>
                <w:szCs w:val="18"/>
                <w:lang w:val="en-ZA"/>
              </w:rPr>
              <w:instrText xml:space="preserve"> ADDIN EN.CITE </w:instrText>
            </w:r>
            <w:r w:rsidR="005630A0" w:rsidRPr="007531DC">
              <w:rPr>
                <w:rFonts w:ascii="Arial" w:eastAsia="Times New Roman" w:hAnsi="Arial" w:cs="Arial"/>
                <w:color w:val="000000"/>
                <w:sz w:val="18"/>
                <w:szCs w:val="18"/>
                <w:lang w:val="en-ZA"/>
              </w:rPr>
              <w:fldChar w:fldCharType="begin">
                <w:fldData xml:space="preserve">PEVuZE5vdGU+PENpdGU+PEF1dGhvcj5TYWxlZW08L0F1dGhvcj48WWVhcj4yMDE2PC9ZZWFyPjxS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</w:fldData>
              </w:fldChar>
            </w:r>
            <w:r w:rsidR="005630A0" w:rsidRPr="007531DC">
              <w:rPr>
                <w:rFonts w:ascii="Arial" w:eastAsia="Times New Roman" w:hAnsi="Arial" w:cs="Arial"/>
                <w:color w:val="000000"/>
                <w:sz w:val="18"/>
                <w:szCs w:val="18"/>
                <w:lang w:val="en-ZA"/>
              </w:rPr>
              <w:instrText xml:space="preserve"> ADDIN EN.CITE.DATA </w:instrText>
            </w:r>
            <w:r w:rsidR="005630A0" w:rsidRPr="007531DC">
              <w:rPr>
                <w:rFonts w:ascii="Arial" w:eastAsia="Times New Roman" w:hAnsi="Arial" w:cs="Arial"/>
                <w:color w:val="000000"/>
                <w:sz w:val="18"/>
                <w:szCs w:val="18"/>
                <w:lang w:val="en-ZA"/>
              </w:rPr>
            </w:r>
            <w:r w:rsidR="005630A0"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18)</w:t>
            </w:r>
            <w:r w:rsidRPr="007531DC">
              <w:rPr>
                <w:rFonts w:ascii="Arial" w:eastAsia="Times New Roman" w:hAnsi="Arial" w:cs="Arial"/>
                <w:color w:val="000000"/>
                <w:sz w:val="18"/>
                <w:szCs w:val="18"/>
                <w:lang w:val="en-ZA"/>
              </w:rPr>
              <w:fldChar w:fldCharType="end"/>
            </w:r>
          </w:p>
          <w:p w14:paraId="1B840EE4" w14:textId="77777777" w:rsidR="0035569B" w:rsidRPr="007531DC" w:rsidRDefault="0035569B" w:rsidP="007703CE">
            <w:pPr>
              <w:rPr>
                <w:rFonts w:ascii="Arial" w:eastAsia="Times New Roman" w:hAnsi="Arial" w:cs="Arial"/>
                <w:color w:val="000000"/>
                <w:sz w:val="18"/>
                <w:szCs w:val="18"/>
                <w:lang w:val="en-ZA"/>
              </w:rPr>
            </w:pPr>
          </w:p>
          <w:p w14:paraId="343BFE6C" w14:textId="586BC2D5"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The four FSWs who were enrolled at government facil</w:t>
            </w:r>
            <w:r w:rsidR="005630A0" w:rsidRPr="007531DC">
              <w:rPr>
                <w:rFonts w:ascii="Arial" w:eastAsia="Times New Roman" w:hAnsi="Arial" w:cs="Arial"/>
                <w:color w:val="000000"/>
                <w:sz w:val="18"/>
                <w:szCs w:val="18"/>
                <w:lang w:val="en-ZA"/>
              </w:rPr>
              <w:t>ities noted that they were dis</w:t>
            </w:r>
            <w:r w:rsidRPr="007531DC">
              <w:rPr>
                <w:rFonts w:ascii="Arial" w:eastAsia="Times New Roman" w:hAnsi="Arial" w:cs="Arial"/>
                <w:color w:val="000000"/>
                <w:sz w:val="18"/>
                <w:szCs w:val="18"/>
                <w:lang w:val="en-ZA"/>
              </w:rPr>
              <w:t xml:space="preserve">couraged by the requirement to present a treatment supporter coupled with the long procedures for enrolment that involved several visits to the facility </w:t>
            </w:r>
            <w:r w:rsidRPr="007531DC">
              <w:rPr>
                <w:rFonts w:ascii="Arial" w:eastAsia="Times New Roman" w:hAnsi="Arial" w:cs="Arial"/>
                <w:color w:val="000000"/>
                <w:sz w:val="18"/>
                <w:szCs w:val="18"/>
                <w:lang w:val="en-ZA"/>
              </w:rPr>
              <w:fldChar w:fldCharType="begin">
                <w:fldData xml:space="preserve">PEVuZE5vdGU+PENpdGU+PEF1dGhvcj5OYWthbndhZ2k8L0F1dGhvcj48WWVhcj4yMDE2PC9ZZWFy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</w:fldData>
              </w:fldChar>
            </w:r>
            <w:r w:rsidR="005630A0" w:rsidRPr="007531DC">
              <w:rPr>
                <w:rFonts w:ascii="Arial" w:eastAsia="Times New Roman" w:hAnsi="Arial" w:cs="Arial"/>
                <w:color w:val="000000"/>
                <w:sz w:val="18"/>
                <w:szCs w:val="18"/>
                <w:lang w:val="en-ZA"/>
              </w:rPr>
              <w:instrText xml:space="preserve"> ADDIN EN.CITE </w:instrText>
            </w:r>
            <w:r w:rsidR="005630A0" w:rsidRPr="007531DC">
              <w:rPr>
                <w:rFonts w:ascii="Arial" w:eastAsia="Times New Roman" w:hAnsi="Arial" w:cs="Arial"/>
                <w:color w:val="000000"/>
                <w:sz w:val="18"/>
                <w:szCs w:val="18"/>
                <w:lang w:val="en-ZA"/>
              </w:rPr>
              <w:fldChar w:fldCharType="begin">
                <w:fldData xml:space="preserve">PEVuZE5vdGU+PENpdGU+PEF1dGhvcj5OYWthbndhZ2k8L0F1dGhvcj48WWVhcj4yMDE2PC9ZZWFy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</w:fldData>
              </w:fldChar>
            </w:r>
            <w:r w:rsidR="005630A0" w:rsidRPr="007531DC">
              <w:rPr>
                <w:rFonts w:ascii="Arial" w:eastAsia="Times New Roman" w:hAnsi="Arial" w:cs="Arial"/>
                <w:color w:val="000000"/>
                <w:sz w:val="18"/>
                <w:szCs w:val="18"/>
                <w:lang w:val="en-ZA"/>
              </w:rPr>
              <w:instrText xml:space="preserve"> ADDIN EN.CITE.DATA </w:instrText>
            </w:r>
            <w:r w:rsidR="005630A0" w:rsidRPr="007531DC">
              <w:rPr>
                <w:rFonts w:ascii="Arial" w:eastAsia="Times New Roman" w:hAnsi="Arial" w:cs="Arial"/>
                <w:color w:val="000000"/>
                <w:sz w:val="18"/>
                <w:szCs w:val="18"/>
                <w:lang w:val="en-ZA"/>
              </w:rPr>
            </w:r>
            <w:r w:rsidR="005630A0"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19)</w:t>
            </w:r>
            <w:r w:rsidRPr="007531DC">
              <w:rPr>
                <w:rFonts w:ascii="Arial" w:eastAsia="Times New Roman" w:hAnsi="Arial" w:cs="Arial"/>
                <w:color w:val="000000"/>
                <w:sz w:val="18"/>
                <w:szCs w:val="18"/>
                <w:lang w:val="en-ZA"/>
              </w:rPr>
              <w:fldChar w:fldCharType="end"/>
            </w:r>
          </w:p>
          <w:p w14:paraId="7C9C348C" w14:textId="77777777" w:rsidR="0035569B" w:rsidRPr="007531DC" w:rsidRDefault="0035569B" w:rsidP="007703CE">
            <w:pPr>
              <w:rPr>
                <w:rFonts w:ascii="Arial" w:eastAsia="Times New Roman" w:hAnsi="Arial" w:cs="Arial"/>
                <w:color w:val="000000"/>
                <w:sz w:val="18"/>
                <w:szCs w:val="18"/>
                <w:lang w:val="en-ZA"/>
              </w:rPr>
            </w:pPr>
          </w:p>
          <w:p w14:paraId="0F98CB5C" w14:textId="72FDD532"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Requiring clients to have a treatment buddy, however, raises important financial concerns and becomes one of many economic negotiations patients make in the help-seeking process. For example, ARVs are free at the point of service, but treatment is not without cost. So, while ART is technically free, the readiness treatment maintenance processes can create a financial burden for participants.</w:t>
            </w:r>
            <w:r w:rsidRPr="007531DC">
              <w:rPr>
                <w:rFonts w:ascii="Arial" w:eastAsia="Times New Roman" w:hAnsi="Arial" w:cs="Arial"/>
                <w:color w:val="000000"/>
                <w:sz w:val="18"/>
                <w:szCs w:val="18"/>
                <w:lang w:val="en-ZA"/>
              </w:rPr>
              <w:fldChar w:fldCharType="begin"/>
            </w:r>
            <w:r w:rsidR="005630A0" w:rsidRPr="007531DC">
              <w:rPr>
                <w:rFonts w:ascii="Arial" w:eastAsia="Times New Roman" w:hAnsi="Arial" w:cs="Arial"/>
                <w:color w:val="000000"/>
                <w:sz w:val="18"/>
                <w:szCs w:val="18"/>
                <w:lang w:val="en-ZA"/>
              </w:rPr>
              <w:instrText xml:space="preserve"> ADDIN EN.CITE &lt;EndNote&gt;&lt;Cite&gt;&lt;Author&gt;Jones&lt;/Author&gt;&lt;Year&gt;2014&lt;/Year&gt;&lt;RecNum&gt;185&lt;/RecNum&gt;&lt;DisplayText&gt;(20)&lt;/DisplayText&gt;&lt;record&gt;&lt;rec-number&gt;185&lt;/rec-number&gt;&lt;foreign-keys&gt;&lt;key app="EN" db-id="9fvwwpfrtreva6eazpex50wuewwdxa992f22" timestamp="1526188483"&gt;185&lt;/key&gt;&lt;key app="ENWeb" db-id=""&gt;0&lt;/key&gt;&lt;/foreign-keys&gt;&lt;ref-type name="Thesis"&gt;32&lt;/ref-type&gt;&lt;contributors&gt;&lt;authors&gt;&lt;author&gt;Jones, C.&lt;/author&gt;&lt;/authors&gt;&lt;tertiary-authors&gt;&lt;author&gt;Guarnaccia, P., J., Hodgson, D.,L.&lt;/author&gt;&lt;/tertiary-authors&gt;&lt;/contributors&gt;&lt;titles&gt;&lt;title&gt;Between State and Sickness: The Social Experience of HIV/AIDS illness management and treatment in Grahamstown, South Africa&lt;/title&gt;&lt;secondary-title&gt;Graduate Program in Anthropology&lt;/secondary-title&gt;&lt;/titles&gt;&lt;pages&gt;203&lt;/pages&gt;&lt;volume&gt;Doctor of Philosophy&lt;/volume&gt;&lt;dates&gt;&lt;year&gt;2014&lt;/year&gt;&lt;pub-dates&gt;&lt;date&gt;2014&lt;/date&gt;&lt;/pub-dates&gt;&lt;/dates&gt;&lt;publisher&gt;Graduate School-New Brunswick&amp;#xD;Rutgers, The State University of New Jersey&lt;/publisher&gt;&lt;work-type&gt;Dissertation&lt;/work-type&gt;&lt;urls&gt;&lt;/urls&gt;&lt;/record&gt;&lt;/Cite&gt;&lt;/EndNote&gt;</w:instrText>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20)</w:t>
            </w:r>
            <w:r w:rsidRPr="007531DC">
              <w:rPr>
                <w:rFonts w:ascii="Arial" w:eastAsia="Times New Roman" w:hAnsi="Arial" w:cs="Arial"/>
                <w:color w:val="000000"/>
                <w:sz w:val="18"/>
                <w:szCs w:val="18"/>
                <w:lang w:val="en-ZA"/>
              </w:rPr>
              <w:fldChar w:fldCharType="end"/>
            </w:r>
          </w:p>
        </w:tc>
        <w:tc>
          <w:tcPr>
            <w:tcW w:w="460" w:type="pct"/>
            <w:tcBorders>
              <w:top w:val="nil"/>
              <w:left w:val="nil"/>
              <w:bottom w:val="single" w:sz="4" w:space="0" w:color="auto"/>
              <w:right w:val="single" w:sz="4" w:space="0" w:color="auto"/>
            </w:tcBorders>
            <w:shd w:val="clear" w:color="auto" w:fill="auto"/>
            <w:vAlign w:val="center"/>
            <w:hideMark/>
          </w:tcPr>
          <w:p w14:paraId="73BE3C7F" w14:textId="4DDFF78C" w:rsidR="0035569B" w:rsidRPr="007531DC" w:rsidRDefault="0035569B"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r w:rsidRPr="007531DC">
              <w:rPr>
                <w:rFonts w:ascii="Arial" w:eastAsia="Times New Roman" w:hAnsi="Arial" w:cs="Arial"/>
                <w:color w:val="000000"/>
                <w:sz w:val="18"/>
                <w:szCs w:val="18"/>
                <w:lang w:val="en-ZA"/>
              </w:rPr>
              <w:fldChar w:fldCharType="begin">
                <w:fldData xml:space="preserve">PEVuZE5vdGU+PENpdGU+PEF1dGhvcj5TYWxlZW08L0F1dGhvcj48WWVhcj4yMDE2PC9ZZWFyPjxS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=
</w:fldData>
              </w:fldChar>
            </w:r>
            <w:r w:rsidR="005630A0" w:rsidRPr="007531DC">
              <w:rPr>
                <w:rFonts w:ascii="Arial" w:eastAsia="Times New Roman" w:hAnsi="Arial" w:cs="Arial"/>
                <w:color w:val="000000"/>
                <w:sz w:val="18"/>
                <w:szCs w:val="18"/>
                <w:lang w:val="en-ZA"/>
              </w:rPr>
              <w:instrText xml:space="preserve"> ADDIN EN.CITE </w:instrText>
            </w:r>
            <w:r w:rsidR="005630A0" w:rsidRPr="007531DC">
              <w:rPr>
                <w:rFonts w:ascii="Arial" w:eastAsia="Times New Roman" w:hAnsi="Arial" w:cs="Arial"/>
                <w:color w:val="000000"/>
                <w:sz w:val="18"/>
                <w:szCs w:val="18"/>
                <w:lang w:val="en-ZA"/>
              </w:rPr>
              <w:fldChar w:fldCharType="begin">
                <w:fldData xml:space="preserve">PEVuZE5vdGU+PENpdGU+PEF1dGhvcj5TYWxlZW08L0F1dGhvcj48WWVhcj4yMDE2PC9ZZWFyPjxS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=
</w:fldData>
              </w:fldChar>
            </w:r>
            <w:r w:rsidR="005630A0" w:rsidRPr="007531DC">
              <w:rPr>
                <w:rFonts w:ascii="Arial" w:eastAsia="Times New Roman" w:hAnsi="Arial" w:cs="Arial"/>
                <w:color w:val="000000"/>
                <w:sz w:val="18"/>
                <w:szCs w:val="18"/>
                <w:lang w:val="en-ZA"/>
              </w:rPr>
              <w:instrText xml:space="preserve"> ADDIN EN.CITE.DATA </w:instrText>
            </w:r>
            <w:r w:rsidR="005630A0" w:rsidRPr="007531DC">
              <w:rPr>
                <w:rFonts w:ascii="Arial" w:eastAsia="Times New Roman" w:hAnsi="Arial" w:cs="Arial"/>
                <w:color w:val="000000"/>
                <w:sz w:val="18"/>
                <w:szCs w:val="18"/>
                <w:lang w:val="en-ZA"/>
              </w:rPr>
            </w:r>
            <w:r w:rsidR="005630A0"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18-20)</w:t>
            </w:r>
            <w:r w:rsidRPr="007531DC">
              <w:rPr>
                <w:rFonts w:ascii="Arial" w:eastAsia="Times New Roman" w:hAnsi="Arial" w:cs="Arial"/>
                <w:color w:val="000000"/>
                <w:sz w:val="18"/>
                <w:szCs w:val="18"/>
                <w:lang w:val="en-ZA"/>
              </w:rPr>
              <w:fldChar w:fldCharType="end"/>
            </w:r>
          </w:p>
        </w:tc>
      </w:tr>
      <w:tr w:rsidR="005630A0" w:rsidRPr="007531DC" w14:paraId="27D2B55D" w14:textId="77777777" w:rsidTr="007703CE">
        <w:trPr>
          <w:trHeight w:val="320"/>
        </w:trPr>
        <w:tc>
          <w:tcPr>
            <w:tcW w:w="557" w:type="pct"/>
            <w:tcBorders>
              <w:top w:val="nil"/>
              <w:left w:val="single" w:sz="4" w:space="0" w:color="auto"/>
              <w:bottom w:val="single" w:sz="4" w:space="0" w:color="auto"/>
              <w:right w:val="single" w:sz="4" w:space="0" w:color="auto"/>
            </w:tcBorders>
            <w:shd w:val="clear" w:color="auto" w:fill="auto"/>
            <w:vAlign w:val="center"/>
            <w:hideMark/>
          </w:tcPr>
          <w:p w14:paraId="51062ACE" w14:textId="77777777"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762" w:type="pct"/>
            <w:tcBorders>
              <w:left w:val="nil"/>
              <w:bottom w:val="single" w:sz="4" w:space="0" w:color="auto"/>
              <w:right w:val="single" w:sz="4" w:space="0" w:color="auto"/>
            </w:tcBorders>
            <w:shd w:val="clear" w:color="auto" w:fill="auto"/>
            <w:vAlign w:val="center"/>
            <w:hideMark/>
          </w:tcPr>
          <w:p w14:paraId="1576B540" w14:textId="464E892B" w:rsidR="005630A0" w:rsidRPr="007531DC" w:rsidRDefault="001E2EFE"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Navigating</w:t>
            </w:r>
            <w:r w:rsidR="005630A0" w:rsidRPr="007531DC">
              <w:rPr>
                <w:rFonts w:ascii="Arial" w:eastAsia="Times New Roman" w:hAnsi="Arial" w:cs="Arial"/>
                <w:color w:val="000000"/>
                <w:sz w:val="18"/>
                <w:szCs w:val="18"/>
                <w:lang w:val="en-ZA"/>
              </w:rPr>
              <w:t xml:space="preserve"> HIV health services is confusing and unpredictable</w:t>
            </w:r>
          </w:p>
          <w:p w14:paraId="74A4F0A2" w14:textId="061417DE"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762" w:type="pct"/>
            <w:tcBorders>
              <w:top w:val="nil"/>
              <w:left w:val="nil"/>
              <w:bottom w:val="single" w:sz="4" w:space="0" w:color="auto"/>
              <w:right w:val="single" w:sz="4" w:space="0" w:color="auto"/>
            </w:tcBorders>
            <w:shd w:val="clear" w:color="auto" w:fill="auto"/>
            <w:vAlign w:val="center"/>
            <w:hideMark/>
          </w:tcPr>
          <w:p w14:paraId="76B061D9" w14:textId="128F1634" w:rsidR="005630A0" w:rsidRPr="007531DC" w:rsidRDefault="005630A0" w:rsidP="007703CE">
            <w:pPr>
              <w:rPr>
                <w:rFonts w:ascii="Arial" w:eastAsia="Times New Roman" w:hAnsi="Arial" w:cs="Arial"/>
                <w:color w:val="000000"/>
                <w:sz w:val="18"/>
                <w:szCs w:val="18"/>
                <w:lang w:val="en-ZA"/>
              </w:rPr>
            </w:pPr>
          </w:p>
        </w:tc>
        <w:tc>
          <w:tcPr>
            <w:tcW w:w="2459" w:type="pct"/>
            <w:tcBorders>
              <w:top w:val="nil"/>
              <w:left w:val="nil"/>
              <w:bottom w:val="single" w:sz="4" w:space="0" w:color="auto"/>
              <w:right w:val="single" w:sz="4" w:space="0" w:color="auto"/>
            </w:tcBorders>
            <w:shd w:val="clear" w:color="auto" w:fill="auto"/>
            <w:vAlign w:val="center"/>
            <w:hideMark/>
          </w:tcPr>
          <w:p w14:paraId="6C1EE4FD" w14:textId="77777777" w:rsidR="005630A0" w:rsidRPr="007531DC" w:rsidRDefault="005630A0" w:rsidP="007703CE">
            <w:pPr>
              <w:rPr>
                <w:rFonts w:ascii="Arial" w:eastAsia="Times New Roman" w:hAnsi="Arial" w:cs="Arial"/>
                <w:color w:val="000000"/>
                <w:sz w:val="18"/>
                <w:szCs w:val="18"/>
                <w:lang w:val="en-ZA"/>
              </w:rPr>
            </w:pPr>
          </w:p>
          <w:p w14:paraId="640797A8" w14:textId="60CF9321"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Clients often encountered challenges during their initial visit and were told to leave and return on another day due to restricted opening hours, limited capacity for </w:t>
            </w:r>
            <w:proofErr w:type="spellStart"/>
            <w:r w:rsidRPr="007531DC">
              <w:rPr>
                <w:rFonts w:ascii="Arial" w:eastAsia="Times New Roman" w:hAnsi="Arial" w:cs="Arial"/>
                <w:color w:val="000000"/>
                <w:sz w:val="18"/>
                <w:szCs w:val="18"/>
                <w:lang w:val="en-ZA"/>
              </w:rPr>
              <w:t>enrollment</w:t>
            </w:r>
            <w:proofErr w:type="spellEnd"/>
            <w:r w:rsidRPr="007531DC">
              <w:rPr>
                <w:rFonts w:ascii="Arial" w:eastAsia="Times New Roman" w:hAnsi="Arial" w:cs="Arial"/>
                <w:color w:val="000000"/>
                <w:sz w:val="18"/>
                <w:szCs w:val="18"/>
                <w:lang w:val="en-ZA"/>
              </w:rPr>
              <w:t xml:space="preserve"> and shortages of providers. “ </w: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w:t>
            </w:r>
            <w:r w:rsidRPr="007531DC">
              <w:rPr>
                <w:rFonts w:ascii="Arial" w:eastAsia="Times New Roman" w:hAnsi="Arial" w:cs="Arial"/>
                <w:color w:val="000000"/>
                <w:sz w:val="18"/>
                <w:szCs w:val="18"/>
                <w:lang w:val="en-ZA"/>
              </w:rPr>
              <w:fldChar w:fldCharType="end"/>
            </w:r>
          </w:p>
          <w:p w14:paraId="164C3022" w14:textId="03DF4559" w:rsidR="005630A0" w:rsidRPr="007531DC" w:rsidRDefault="005630A0" w:rsidP="007703CE">
            <w:pPr>
              <w:rPr>
                <w:rFonts w:ascii="Arial" w:eastAsia="Times New Roman" w:hAnsi="Arial" w:cs="Arial"/>
                <w:color w:val="000000"/>
                <w:sz w:val="18"/>
                <w:szCs w:val="18"/>
                <w:lang w:val="en-ZA"/>
              </w:rPr>
            </w:pPr>
          </w:p>
          <w:p w14:paraId="27741544" w14:textId="0702AF3E"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Clinic visits are very unpredictable. These range from easy visits taking less than two hours to prolonged full day odysseys through multiple queues and interactions. On many clinic visits, patients simply do not know what is going on, whether there will be enough time for the nurses to see them and whether they will receive their pills.”</w:t>
            </w:r>
            <w:r w:rsidRPr="007531DC">
              <w:rPr>
                <w:rFonts w:ascii="Arial" w:eastAsia="Times New Roman" w:hAnsi="Arial" w:cs="Arial"/>
                <w:color w:val="000000"/>
                <w:sz w:val="18"/>
                <w:szCs w:val="18"/>
                <w:lang w:val="en-ZA"/>
              </w:rPr>
              <w:fldChar w:fldCharType="begin">
                <w:fldData xml:space="preserve">PEVuZE5vdGU+PENpdGU+PEF1dGhvcj5DYW1wYmVsbDwvQXV0aG9yPjxZZWFyPjIwMTU8L1llYXI+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</w:fldData>
              </w:fldChar>
            </w:r>
            <w:r w:rsidR="00921057" w:rsidRPr="007531DC">
              <w:rPr>
                <w:rFonts w:ascii="Arial" w:eastAsia="Times New Roman" w:hAnsi="Arial" w:cs="Arial"/>
                <w:color w:val="000000"/>
                <w:sz w:val="18"/>
                <w:szCs w:val="18"/>
                <w:lang w:val="en-ZA"/>
              </w:rPr>
              <w:instrText xml:space="preserve"> ADDIN EN.CITE </w:instrText>
            </w:r>
            <w:r w:rsidR="00921057" w:rsidRPr="007531DC">
              <w:rPr>
                <w:rFonts w:ascii="Arial" w:eastAsia="Times New Roman" w:hAnsi="Arial" w:cs="Arial"/>
                <w:color w:val="000000"/>
                <w:sz w:val="18"/>
                <w:szCs w:val="18"/>
                <w:lang w:val="en-ZA"/>
              </w:rPr>
              <w:fldChar w:fldCharType="begin">
                <w:fldData xml:space="preserve">PEVuZE5vdGU+PENpdGU+PEF1dGhvcj5DYW1wYmVsbDwvQXV0aG9yPjxZZWFyPjIwMTU8L1llYXI+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</w:fldData>
              </w:fldChar>
            </w:r>
            <w:r w:rsidR="00921057" w:rsidRPr="007531DC">
              <w:rPr>
                <w:rFonts w:ascii="Arial" w:eastAsia="Times New Roman" w:hAnsi="Arial" w:cs="Arial"/>
                <w:color w:val="000000"/>
                <w:sz w:val="18"/>
                <w:szCs w:val="18"/>
                <w:lang w:val="en-ZA"/>
              </w:rPr>
              <w:instrText xml:space="preserve"> ADDIN EN.CITE.DATA </w:instrText>
            </w:r>
            <w:r w:rsidR="00921057" w:rsidRPr="007531DC">
              <w:rPr>
                <w:rFonts w:ascii="Arial" w:eastAsia="Times New Roman" w:hAnsi="Arial" w:cs="Arial"/>
                <w:color w:val="000000"/>
                <w:sz w:val="18"/>
                <w:szCs w:val="18"/>
                <w:lang w:val="en-ZA"/>
              </w:rPr>
            </w:r>
            <w:r w:rsidR="00921057"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8)</w:t>
            </w:r>
            <w:r w:rsidRPr="007531DC">
              <w:rPr>
                <w:rFonts w:ascii="Arial" w:eastAsia="Times New Roman" w:hAnsi="Arial" w:cs="Arial"/>
                <w:color w:val="000000"/>
                <w:sz w:val="18"/>
                <w:szCs w:val="18"/>
                <w:lang w:val="en-ZA"/>
              </w:rPr>
              <w:fldChar w:fldCharType="end"/>
            </w:r>
          </w:p>
          <w:p w14:paraId="12C7A18E" w14:textId="0F8D785D" w:rsidR="005630A0" w:rsidRPr="007531DC" w:rsidRDefault="005630A0" w:rsidP="007703CE">
            <w:pPr>
              <w:rPr>
                <w:rFonts w:ascii="Arial" w:eastAsia="Times New Roman" w:hAnsi="Arial" w:cs="Arial"/>
                <w:color w:val="000000"/>
                <w:sz w:val="18"/>
                <w:szCs w:val="18"/>
                <w:lang w:val="en-ZA"/>
              </w:rPr>
            </w:pPr>
          </w:p>
          <w:p w14:paraId="414F4EF8" w14:textId="1434941B"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So, it was just as AIDS sufferers told me, “they did not know the doors.” What they did not say was that if, for instance they did not hear their names and did not get to the right door in time, they would not be allowed to see the clinician that day. They could spend half the day waiting at the hospital, not to mention the time spent and </w:t>
            </w:r>
            <w:r w:rsidRPr="007531DC">
              <w:rPr>
                <w:rFonts w:ascii="Arial" w:eastAsia="Times New Roman" w:hAnsi="Arial" w:cs="Arial"/>
                <w:color w:val="000000"/>
                <w:sz w:val="18"/>
                <w:szCs w:val="18"/>
                <w:lang w:val="en-ZA"/>
              </w:rPr>
              <w:lastRenderedPageBreak/>
              <w:t>the difficulties to get to the hospital, and nonetheless fail to get a clinical appointment. If they were “ lucky” they could just be reprimanded and still manage to have an appointment. I had noticed some patients getting anxious, sometimes even panicking if they did not hear their names being called out in Day-Hospital, but if it happened they would still get a consultation.</w:t>
            </w:r>
            <w:r w:rsidRPr="007531DC">
              <w:rPr>
                <w:rFonts w:ascii="Arial" w:eastAsia="Times New Roman" w:hAnsi="Arial" w:cs="Arial"/>
                <w:color w:val="000000"/>
                <w:sz w:val="18"/>
                <w:szCs w:val="18"/>
                <w:lang w:val="en-ZA"/>
              </w:rPr>
              <w:fldChar w:fldCharType="begin"/>
            </w:r>
            <w:r w:rsidR="00921057" w:rsidRPr="007531DC">
              <w:rPr>
                <w:rFonts w:ascii="Arial" w:eastAsia="Times New Roman" w:hAnsi="Arial" w:cs="Arial"/>
                <w:color w:val="000000"/>
                <w:sz w:val="18"/>
                <w:szCs w:val="18"/>
                <w:lang w:val="en-ZA"/>
              </w:rPr>
              <w:instrText xml:space="preserve"> ADDIN EN.CITE &lt;EndNote&gt;&lt;Cite&gt;&lt;Author&gt;Braga&lt;/Author&gt;&lt;Year&gt;2013&lt;/Year&gt;&lt;RecNum&gt;234&lt;/RecNum&gt;&lt;DisplayText&gt;(5)&lt;/DisplayText&gt;&lt;record&gt;&lt;rec-number&gt;234&lt;/rec-number&gt;&lt;foreign-keys&gt;&lt;key app="EN" db-id="9fvwwpfrtreva6eazpex50wuewwdxa992f22" timestamp="1526188768"&gt;234&lt;/key&gt;&lt;key app="ENWeb" db-id=""&gt;0&lt;/key&gt;&lt;/foreign-keys&gt;&lt;ref-type name="Thesis"&gt;32&lt;/ref-type&gt;&lt;contributors&gt;&lt;authors&gt;&lt;author&gt;Braga, B., M., T.&lt;/author&gt;&lt;/authors&gt;&lt;/contributors&gt;&lt;titles&gt;&lt;title&gt;“Death is Destiny”: Sovereign Decisions and the Lived Experience of HIV/AIDS and Biomedical Treatment in Central Mozambique&lt;/title&gt;&lt;secondary-title&gt;Anthropology&lt;/secondary-title&gt;&lt;/titles&gt;&lt;pages&gt;271&lt;/pages&gt;&lt;volume&gt;Doctor of Philosophy&lt;/volume&gt;&lt;dates&gt;&lt;year&gt;2013&lt;/year&gt;&lt;/dates&gt;&lt;publisher&gt;University at Buffalo, State University of New York&lt;/publisher&gt;&lt;urls&gt;&lt;/urls&gt;&lt;/record&gt;&lt;/Cite&gt;&lt;/EndNote&gt;</w:instrText>
            </w:r>
            <w:r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5)</w:t>
            </w:r>
            <w:r w:rsidRPr="007531DC">
              <w:rPr>
                <w:rFonts w:ascii="Arial" w:eastAsia="Times New Roman" w:hAnsi="Arial" w:cs="Arial"/>
                <w:color w:val="000000"/>
                <w:sz w:val="18"/>
                <w:szCs w:val="18"/>
                <w:lang w:val="en-ZA"/>
              </w:rPr>
              <w:fldChar w:fldCharType="end"/>
            </w:r>
          </w:p>
          <w:p w14:paraId="64A09BE3" w14:textId="00893EEB" w:rsidR="005630A0" w:rsidRPr="007531DC" w:rsidRDefault="005630A0" w:rsidP="007703CE">
            <w:pPr>
              <w:rPr>
                <w:rFonts w:ascii="Arial" w:eastAsia="Times New Roman" w:hAnsi="Arial" w:cs="Arial"/>
                <w:color w:val="000000"/>
                <w:sz w:val="18"/>
                <w:szCs w:val="18"/>
                <w:lang w:val="en-ZA"/>
              </w:rPr>
            </w:pPr>
          </w:p>
          <w:p w14:paraId="15D0E96D" w14:textId="77777777"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Patients had difficulties navigating the hospital space. Patients told stories of waiting in the wrong queue or not being able to find the right queue prior to the clinic closing time, and then having to return. </w:t>
            </w:r>
            <w:r w:rsidRPr="007531DC">
              <w:rPr>
                <w:rFonts w:ascii="Arial" w:eastAsia="Times New Roman" w:hAnsi="Arial" w:cs="Arial"/>
                <w:color w:val="000000"/>
                <w:sz w:val="18"/>
                <w:szCs w:val="18"/>
                <w:lang w:val="en-ZA"/>
              </w:rPr>
              <w:fldChar w:fldCharType="begin">
                <w:fldData xml:space="preserve">PEVuZE5vdGU+PENpdGU+PEF1dGhvcj5Cb2dhcnQ8L0F1dGhvcj48WWVhcj4yMDEzPC9ZZWFyPjxS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Cb2dhcnQ8L0F1dGhvcj48WWVhcj4yMDEzPC9ZZWFyPjxS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3)</w:t>
            </w:r>
            <w:r w:rsidRPr="007531DC">
              <w:rPr>
                <w:rFonts w:ascii="Arial" w:eastAsia="Times New Roman" w:hAnsi="Arial" w:cs="Arial"/>
                <w:color w:val="000000"/>
                <w:sz w:val="18"/>
                <w:szCs w:val="18"/>
                <w:lang w:val="en-ZA"/>
              </w:rPr>
              <w:fldChar w:fldCharType="end"/>
            </w:r>
          </w:p>
          <w:p w14:paraId="2C3F5C9E" w14:textId="77777777" w:rsidR="005630A0" w:rsidRPr="007531DC" w:rsidRDefault="005630A0" w:rsidP="007703CE">
            <w:pPr>
              <w:rPr>
                <w:rFonts w:ascii="Arial" w:eastAsia="Times New Roman" w:hAnsi="Arial" w:cs="Arial"/>
                <w:color w:val="000000"/>
                <w:sz w:val="18"/>
                <w:szCs w:val="18"/>
                <w:lang w:val="en-ZA"/>
              </w:rPr>
            </w:pPr>
          </w:p>
          <w:p w14:paraId="67A6AA5B" w14:textId="3CE936A9" w:rsidR="005630A0" w:rsidRPr="007531DC" w:rsidRDefault="005630A0" w:rsidP="007703CE">
            <w:pPr>
              <w:rPr>
                <w:rFonts w:ascii="Arial" w:eastAsia="Times New Roman" w:hAnsi="Arial" w:cs="Arial"/>
                <w:color w:val="000000"/>
                <w:sz w:val="18"/>
                <w:szCs w:val="18"/>
                <w:lang w:val="en-ZA"/>
              </w:rPr>
            </w:pPr>
          </w:p>
        </w:tc>
        <w:tc>
          <w:tcPr>
            <w:tcW w:w="460" w:type="pct"/>
            <w:tcBorders>
              <w:top w:val="nil"/>
              <w:left w:val="nil"/>
              <w:bottom w:val="single" w:sz="4" w:space="0" w:color="auto"/>
              <w:right w:val="single" w:sz="4" w:space="0" w:color="auto"/>
            </w:tcBorders>
            <w:shd w:val="clear" w:color="auto" w:fill="auto"/>
            <w:vAlign w:val="center"/>
            <w:hideMark/>
          </w:tcPr>
          <w:p w14:paraId="7FE24DE1" w14:textId="2DEE5C82" w:rsidR="005630A0" w:rsidRPr="007531DC" w:rsidRDefault="005630A0"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lastRenderedPageBreak/>
              <w:t> </w: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sIDMsIDUsIDgpPC9EaXNwbGF5VGV4dD48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</w:fldData>
              </w:fldChar>
            </w:r>
            <w:r w:rsidR="00921057" w:rsidRPr="007531DC">
              <w:rPr>
                <w:rFonts w:ascii="Arial" w:eastAsia="Times New Roman" w:hAnsi="Arial" w:cs="Arial"/>
                <w:color w:val="000000"/>
                <w:sz w:val="18"/>
                <w:szCs w:val="18"/>
                <w:lang w:val="en-ZA"/>
              </w:rPr>
              <w:instrText xml:space="preserve"> ADDIN EN.CITE </w:instrText>
            </w:r>
            <w:r w:rsidR="00921057"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sIDMsIDUsIDgpPC9EaXNwbGF5VGV4dD48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</w:fldData>
              </w:fldChar>
            </w:r>
            <w:r w:rsidR="00921057" w:rsidRPr="007531DC">
              <w:rPr>
                <w:rFonts w:ascii="Arial" w:eastAsia="Times New Roman" w:hAnsi="Arial" w:cs="Arial"/>
                <w:color w:val="000000"/>
                <w:sz w:val="18"/>
                <w:szCs w:val="18"/>
                <w:lang w:val="en-ZA"/>
              </w:rPr>
              <w:instrText xml:space="preserve"> ADDIN EN.CITE.DATA </w:instrText>
            </w:r>
            <w:r w:rsidR="00921057" w:rsidRPr="007531DC">
              <w:rPr>
                <w:rFonts w:ascii="Arial" w:eastAsia="Times New Roman" w:hAnsi="Arial" w:cs="Arial"/>
                <w:color w:val="000000"/>
                <w:sz w:val="18"/>
                <w:szCs w:val="18"/>
                <w:lang w:val="en-ZA"/>
              </w:rPr>
            </w:r>
            <w:r w:rsidR="00921057"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1, 3, 5, 8)</w:t>
            </w:r>
            <w:r w:rsidRPr="007531DC">
              <w:rPr>
                <w:rFonts w:ascii="Arial" w:eastAsia="Times New Roman" w:hAnsi="Arial" w:cs="Arial"/>
                <w:color w:val="000000"/>
                <w:sz w:val="18"/>
                <w:szCs w:val="18"/>
                <w:lang w:val="en-ZA"/>
              </w:rPr>
              <w:fldChar w:fldCharType="end"/>
            </w:r>
          </w:p>
        </w:tc>
      </w:tr>
      <w:tr w:rsidR="008A54DF" w:rsidRPr="007531DC" w14:paraId="685574CB" w14:textId="77777777" w:rsidTr="007703CE">
        <w:trPr>
          <w:trHeight w:val="320"/>
        </w:trPr>
        <w:tc>
          <w:tcPr>
            <w:tcW w:w="557" w:type="pct"/>
            <w:tcBorders>
              <w:top w:val="single" w:sz="4" w:space="0" w:color="auto"/>
              <w:left w:val="single" w:sz="4" w:space="0" w:color="auto"/>
              <w:bottom w:val="single" w:sz="4" w:space="0" w:color="auto"/>
              <w:right w:val="single" w:sz="4" w:space="0" w:color="auto"/>
            </w:tcBorders>
            <w:shd w:val="clear" w:color="auto" w:fill="auto"/>
            <w:vAlign w:val="center"/>
          </w:tcPr>
          <w:p w14:paraId="60F15C82" w14:textId="77777777" w:rsidR="007E3770" w:rsidRPr="007531DC" w:rsidRDefault="007E3770" w:rsidP="007703CE">
            <w:pPr>
              <w:rPr>
                <w:rFonts w:ascii="Arial" w:eastAsia="Times New Roman" w:hAnsi="Arial" w:cs="Arial"/>
                <w:color w:val="000000"/>
                <w:sz w:val="18"/>
                <w:szCs w:val="18"/>
                <w:lang w:val="en-ZA"/>
              </w:rPr>
            </w:pPr>
          </w:p>
        </w:tc>
        <w:tc>
          <w:tcPr>
            <w:tcW w:w="762" w:type="pct"/>
            <w:tcBorders>
              <w:top w:val="single" w:sz="4" w:space="0" w:color="auto"/>
              <w:left w:val="nil"/>
              <w:bottom w:val="single" w:sz="4" w:space="0" w:color="auto"/>
              <w:right w:val="single" w:sz="4" w:space="0" w:color="auto"/>
            </w:tcBorders>
            <w:shd w:val="clear" w:color="auto" w:fill="auto"/>
            <w:vAlign w:val="center"/>
          </w:tcPr>
          <w:p w14:paraId="60ACF6BF" w14:textId="77777777" w:rsidR="00DA775D" w:rsidRPr="007531DC" w:rsidRDefault="00DA775D"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Negative clinic experiences discourage engagement in HIV care</w:t>
            </w:r>
          </w:p>
          <w:p w14:paraId="2676DD8A" w14:textId="77777777" w:rsidR="007E3770" w:rsidRPr="007531DC" w:rsidRDefault="007E3770" w:rsidP="007703CE">
            <w:pPr>
              <w:rPr>
                <w:rFonts w:ascii="Arial" w:eastAsia="Times New Roman" w:hAnsi="Arial" w:cs="Arial"/>
                <w:color w:val="000000"/>
                <w:sz w:val="18"/>
                <w:szCs w:val="18"/>
                <w:lang w:val="en-ZA"/>
              </w:rPr>
            </w:pPr>
          </w:p>
        </w:tc>
        <w:tc>
          <w:tcPr>
            <w:tcW w:w="762" w:type="pct"/>
            <w:tcBorders>
              <w:top w:val="single" w:sz="4" w:space="0" w:color="auto"/>
              <w:left w:val="nil"/>
              <w:bottom w:val="single" w:sz="4" w:space="0" w:color="auto"/>
              <w:right w:val="single" w:sz="4" w:space="0" w:color="auto"/>
            </w:tcBorders>
            <w:shd w:val="clear" w:color="auto" w:fill="auto"/>
            <w:vAlign w:val="center"/>
          </w:tcPr>
          <w:p w14:paraId="391DC9B4" w14:textId="0142758E" w:rsidR="00531EB4" w:rsidRPr="007531DC" w:rsidRDefault="00531EB4" w:rsidP="007703CE">
            <w:pPr>
              <w:rPr>
                <w:rFonts w:ascii="Arial" w:eastAsia="Times New Roman" w:hAnsi="Arial" w:cs="Arial"/>
                <w:color w:val="000000"/>
                <w:sz w:val="18"/>
                <w:szCs w:val="18"/>
                <w:lang w:val="en-ZA"/>
              </w:rPr>
            </w:pPr>
          </w:p>
        </w:tc>
        <w:tc>
          <w:tcPr>
            <w:tcW w:w="2459" w:type="pct"/>
            <w:tcBorders>
              <w:top w:val="single" w:sz="4" w:space="0" w:color="auto"/>
              <w:left w:val="nil"/>
              <w:bottom w:val="single" w:sz="4" w:space="0" w:color="auto"/>
              <w:right w:val="single" w:sz="4" w:space="0" w:color="auto"/>
            </w:tcBorders>
            <w:shd w:val="clear" w:color="auto" w:fill="auto"/>
            <w:vAlign w:val="center"/>
          </w:tcPr>
          <w:p w14:paraId="31BA8161" w14:textId="77777777" w:rsidR="00485499" w:rsidRPr="007531DC" w:rsidRDefault="00485499" w:rsidP="007703CE">
            <w:pPr>
              <w:rPr>
                <w:rFonts w:ascii="Arial" w:eastAsia="Times New Roman" w:hAnsi="Arial" w:cs="Arial"/>
                <w:color w:val="000000"/>
                <w:sz w:val="18"/>
                <w:szCs w:val="18"/>
                <w:lang w:val="en-ZA"/>
              </w:rPr>
            </w:pPr>
          </w:p>
          <w:p w14:paraId="27F95074" w14:textId="130A2E3B" w:rsidR="007E3770" w:rsidRPr="007531DC" w:rsidRDefault="00954DAF"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w:t>
            </w:r>
            <w:r w:rsidR="007E3770" w:rsidRPr="007531DC">
              <w:rPr>
                <w:rFonts w:ascii="Arial" w:eastAsia="Times New Roman" w:hAnsi="Arial" w:cs="Arial"/>
                <w:color w:val="000000"/>
                <w:sz w:val="18"/>
                <w:szCs w:val="18"/>
                <w:lang w:val="en-ZA"/>
              </w:rPr>
              <w:t>Given the already challenging nature of attending the clinic - with regard to time, money, effort, and motivation, it is not difficult to imagine that clients who have poor experiences with the healthcare system feel disillusioned about the whole process, which may result in further delaying or not even re-attempting to seek care.</w:t>
            </w:r>
            <w:r w:rsidRPr="007531DC">
              <w:rPr>
                <w:rFonts w:ascii="Arial" w:eastAsia="Times New Roman" w:hAnsi="Arial" w:cs="Arial"/>
                <w:color w:val="000000"/>
                <w:sz w:val="18"/>
                <w:szCs w:val="18"/>
                <w:lang w:val="en-ZA"/>
              </w:rPr>
              <w:t>”</w:t>
            </w:r>
            <w:r w:rsidRPr="007531DC">
              <w:rPr>
                <w:rFonts w:ascii="Arial" w:eastAsia="Times New Roman" w:hAnsi="Arial" w:cs="Arial"/>
                <w:color w:val="000000"/>
                <w:sz w:val="18"/>
                <w:szCs w:val="18"/>
                <w:lang w:val="en-ZA"/>
              </w:rPr>
              <w:fldChar w:fldCharType="begin"/>
            </w:r>
            <w:r w:rsidR="005630A0" w:rsidRPr="007531DC">
              <w:rPr>
                <w:rFonts w:ascii="Arial" w:eastAsia="Times New Roman" w:hAnsi="Arial" w:cs="Arial"/>
                <w:color w:val="000000"/>
                <w:sz w:val="18"/>
                <w:szCs w:val="18"/>
                <w:lang w:val="en-ZA"/>
              </w:rPr>
              <w:instrText xml:space="preserve"> ADDIN EN.CITE &lt;EndNote&gt;&lt;Cite&gt;&lt;Author&gt;Naik&lt;/Author&gt;&lt;Year&gt;2013&lt;/Year&gt;&lt;RecNum&gt;233&lt;/RecNum&gt;&lt;DisplayText&gt;(16)&lt;/DisplayText&gt;&lt;record&gt;&lt;rec-number&gt;233&lt;/rec-number&gt;&lt;foreign-keys&gt;&lt;key app="EN" db-id="9fvwwpfrtreva6eazpex50wuewwdxa992f22" timestamp="1526188766"&gt;233&lt;/key&gt;&lt;key app="ENWeb" db-id=""&gt;0&lt;/key&gt;&lt;/foreign-keys&gt;&lt;ref-type name="Thesis"&gt;32&lt;/ref-type&gt;&lt;contributors&gt;&lt;authors&gt;&lt;author&gt;Naik, R.&lt;/author&gt;&lt;/authors&gt;&lt;/contributors&gt;&lt;titles&gt;&lt;title&gt;Linkage to care following&amp;#xD;home-based HIV counseling and testing: a mixed methods study in rural South Africa&lt;/title&gt;&lt;secondary-title&gt;Public Health&lt;/secondary-title&gt;&lt;/titles&gt;&lt;pages&gt;287&lt;/pages&gt;&lt;volume&gt;Doctor of Public Health&lt;/volume&gt;&lt;dates&gt;&lt;year&gt;2013&lt;/year&gt;&lt;/dates&gt;&lt;publisher&gt;University of Boston&lt;/publisher&gt;&lt;urls&gt;&lt;/urls&gt;&lt;/record&gt;&lt;/Cite&gt;&lt;/EndNote&gt;</w:instrText>
            </w:r>
            <w:r w:rsidRPr="007531DC">
              <w:rPr>
                <w:rFonts w:ascii="Arial" w:eastAsia="Times New Roman" w:hAnsi="Arial" w:cs="Arial"/>
                <w:color w:val="000000"/>
                <w:sz w:val="18"/>
                <w:szCs w:val="18"/>
                <w:lang w:val="en-ZA"/>
              </w:rPr>
              <w:fldChar w:fldCharType="separate"/>
            </w:r>
            <w:r w:rsidR="005630A0" w:rsidRPr="007531DC">
              <w:rPr>
                <w:rFonts w:ascii="Arial" w:eastAsia="Times New Roman" w:hAnsi="Arial" w:cs="Arial"/>
                <w:noProof/>
                <w:color w:val="000000"/>
                <w:sz w:val="18"/>
                <w:szCs w:val="18"/>
                <w:lang w:val="en-ZA"/>
              </w:rPr>
              <w:t>(16)</w:t>
            </w:r>
            <w:r w:rsidRPr="007531DC">
              <w:rPr>
                <w:rFonts w:ascii="Arial" w:eastAsia="Times New Roman" w:hAnsi="Arial" w:cs="Arial"/>
                <w:color w:val="000000"/>
                <w:sz w:val="18"/>
                <w:szCs w:val="18"/>
                <w:lang w:val="en-ZA"/>
              </w:rPr>
              <w:fldChar w:fldCharType="end"/>
            </w:r>
          </w:p>
          <w:p w14:paraId="24A2D3EC" w14:textId="15A8C83F" w:rsidR="00485499" w:rsidRPr="007531DC" w:rsidRDefault="00485499" w:rsidP="007703CE">
            <w:pPr>
              <w:rPr>
                <w:rFonts w:ascii="Arial" w:eastAsia="Times New Roman" w:hAnsi="Arial" w:cs="Arial"/>
                <w:color w:val="000000"/>
                <w:sz w:val="18"/>
                <w:szCs w:val="18"/>
                <w:lang w:val="en-ZA"/>
              </w:rPr>
            </w:pPr>
          </w:p>
          <w:p w14:paraId="0716E59E" w14:textId="11FBAC1F" w:rsidR="00485499" w:rsidRPr="007531DC" w:rsidRDefault="00485499"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Emmanuel explained that he could not justify wasting his time and money on CTC visits when the quality of services was so low and he was in good health, so he disengaged from care and never returned.</w: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w:t>
            </w:r>
            <w:r w:rsidRPr="007531DC">
              <w:rPr>
                <w:rFonts w:ascii="Arial" w:eastAsia="Times New Roman" w:hAnsi="Arial" w:cs="Arial"/>
                <w:color w:val="000000"/>
                <w:sz w:val="18"/>
                <w:szCs w:val="18"/>
                <w:lang w:val="en-ZA"/>
              </w:rPr>
              <w:fldChar w:fldCharType="end"/>
            </w:r>
          </w:p>
          <w:p w14:paraId="46CFDEAC" w14:textId="0842CBD0" w:rsidR="00214589" w:rsidRPr="007531DC" w:rsidRDefault="00214589" w:rsidP="007703CE">
            <w:pPr>
              <w:rPr>
                <w:rFonts w:ascii="Arial" w:eastAsia="Times New Roman" w:hAnsi="Arial" w:cs="Arial"/>
                <w:color w:val="000000"/>
                <w:sz w:val="18"/>
                <w:szCs w:val="18"/>
                <w:lang w:val="en-ZA"/>
              </w:rPr>
            </w:pPr>
          </w:p>
        </w:tc>
        <w:tc>
          <w:tcPr>
            <w:tcW w:w="460" w:type="pct"/>
            <w:tcBorders>
              <w:top w:val="single" w:sz="4" w:space="0" w:color="auto"/>
              <w:left w:val="nil"/>
              <w:bottom w:val="single" w:sz="4" w:space="0" w:color="auto"/>
              <w:right w:val="single" w:sz="4" w:space="0" w:color="auto"/>
            </w:tcBorders>
            <w:shd w:val="clear" w:color="auto" w:fill="auto"/>
            <w:vAlign w:val="center"/>
          </w:tcPr>
          <w:p w14:paraId="2F9E55FC" w14:textId="7F3BF0BE" w:rsidR="007E3770" w:rsidRPr="007531DC" w:rsidRDefault="00954DAF"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fldChar w:fldCharType="begin">
                <w:fldData xml:space="preserve">PEVuZE5vdGU+PENpdGU+PEF1dGhvcj5OYWlrPC9BdXRob3I+PFllYXI+MjAxMzwvWWVhcj48UmVj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</w:fldData>
              </w:fldChar>
            </w:r>
            <w:r w:rsidR="00921057" w:rsidRPr="007531DC">
              <w:rPr>
                <w:rFonts w:ascii="Arial" w:eastAsia="Times New Roman" w:hAnsi="Arial" w:cs="Arial"/>
                <w:color w:val="000000"/>
                <w:sz w:val="18"/>
                <w:szCs w:val="18"/>
                <w:lang w:val="en-ZA"/>
              </w:rPr>
              <w:instrText xml:space="preserve"> ADDIN EN.CITE </w:instrText>
            </w:r>
            <w:r w:rsidR="00921057" w:rsidRPr="007531DC">
              <w:rPr>
                <w:rFonts w:ascii="Arial" w:eastAsia="Times New Roman" w:hAnsi="Arial" w:cs="Arial"/>
                <w:color w:val="000000"/>
                <w:sz w:val="18"/>
                <w:szCs w:val="18"/>
                <w:lang w:val="en-ZA"/>
              </w:rPr>
              <w:fldChar w:fldCharType="begin">
                <w:fldData xml:space="preserve">PEVuZE5vdGU+PENpdGU+PEF1dGhvcj5OYWlrPC9BdXRob3I+PFllYXI+MjAxMzwvWWVhcj48UmVj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</w:fldData>
              </w:fldChar>
            </w:r>
            <w:r w:rsidR="00921057" w:rsidRPr="007531DC">
              <w:rPr>
                <w:rFonts w:ascii="Arial" w:eastAsia="Times New Roman" w:hAnsi="Arial" w:cs="Arial"/>
                <w:color w:val="000000"/>
                <w:sz w:val="18"/>
                <w:szCs w:val="18"/>
                <w:lang w:val="en-ZA"/>
              </w:rPr>
              <w:instrText xml:space="preserve"> ADDIN EN.CITE.DATA </w:instrText>
            </w:r>
            <w:r w:rsidR="00921057" w:rsidRPr="007531DC">
              <w:rPr>
                <w:rFonts w:ascii="Arial" w:eastAsia="Times New Roman" w:hAnsi="Arial" w:cs="Arial"/>
                <w:color w:val="000000"/>
                <w:sz w:val="18"/>
                <w:szCs w:val="18"/>
                <w:lang w:val="en-ZA"/>
              </w:rPr>
            </w:r>
            <w:r w:rsidR="00921057"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921057" w:rsidRPr="007531DC">
              <w:rPr>
                <w:rFonts w:ascii="Arial" w:eastAsia="Times New Roman" w:hAnsi="Arial" w:cs="Arial"/>
                <w:noProof/>
                <w:color w:val="000000"/>
                <w:sz w:val="18"/>
                <w:szCs w:val="18"/>
                <w:lang w:val="en-ZA"/>
              </w:rPr>
              <w:t>(1, 2, 5, 8, 16)</w:t>
            </w:r>
            <w:r w:rsidRPr="007531DC">
              <w:rPr>
                <w:rFonts w:ascii="Arial" w:eastAsia="Times New Roman" w:hAnsi="Arial" w:cs="Arial"/>
                <w:color w:val="000000"/>
                <w:sz w:val="18"/>
                <w:szCs w:val="18"/>
                <w:lang w:val="en-ZA"/>
              </w:rPr>
              <w:fldChar w:fldCharType="end"/>
            </w:r>
          </w:p>
        </w:tc>
      </w:tr>
      <w:tr w:rsidR="00070057" w:rsidRPr="007531DC" w14:paraId="5F908722" w14:textId="77777777" w:rsidTr="007703CE">
        <w:trPr>
          <w:trHeight w:val="320"/>
        </w:trPr>
        <w:tc>
          <w:tcPr>
            <w:tcW w:w="557" w:type="pct"/>
            <w:vMerge w:val="restart"/>
            <w:tcBorders>
              <w:top w:val="nil"/>
              <w:left w:val="single" w:sz="4" w:space="0" w:color="auto"/>
              <w:right w:val="single" w:sz="4" w:space="0" w:color="auto"/>
            </w:tcBorders>
            <w:shd w:val="clear" w:color="auto" w:fill="auto"/>
            <w:vAlign w:val="center"/>
            <w:hideMark/>
          </w:tcPr>
          <w:p w14:paraId="5CDBEC21" w14:textId="7518D6FE"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It</w:t>
            </w:r>
            <w:r>
              <w:rPr>
                <w:rFonts w:ascii="Arial" w:eastAsia="Times New Roman" w:hAnsi="Arial" w:cs="Arial"/>
                <w:color w:val="000000"/>
                <w:sz w:val="18"/>
                <w:szCs w:val="18"/>
                <w:lang w:val="en-ZA"/>
              </w:rPr>
              <w:t xml:space="preserve">’ </w:t>
            </w:r>
            <w:r w:rsidRPr="007531DC">
              <w:rPr>
                <w:rFonts w:ascii="Arial" w:eastAsia="Times New Roman" w:hAnsi="Arial" w:cs="Arial"/>
                <w:color w:val="000000"/>
                <w:sz w:val="18"/>
                <w:szCs w:val="18"/>
                <w:lang w:val="en-ZA"/>
              </w:rPr>
              <w:t>s hard work being a health worker</w:t>
            </w:r>
          </w:p>
          <w:p w14:paraId="7BFE90F7" w14:textId="77777777"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p w14:paraId="12B9E570" w14:textId="700C51E8"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762" w:type="pct"/>
            <w:tcBorders>
              <w:top w:val="nil"/>
              <w:left w:val="nil"/>
              <w:bottom w:val="single" w:sz="4" w:space="0" w:color="auto"/>
              <w:right w:val="single" w:sz="4" w:space="0" w:color="auto"/>
            </w:tcBorders>
            <w:shd w:val="clear" w:color="auto" w:fill="auto"/>
            <w:vAlign w:val="center"/>
            <w:hideMark/>
          </w:tcPr>
          <w:p w14:paraId="00A3AF31" w14:textId="30CA4779"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Staff shortages and excessive work-load</w:t>
            </w:r>
          </w:p>
        </w:tc>
        <w:tc>
          <w:tcPr>
            <w:tcW w:w="762" w:type="pct"/>
            <w:tcBorders>
              <w:top w:val="nil"/>
              <w:left w:val="nil"/>
              <w:bottom w:val="single" w:sz="4" w:space="0" w:color="auto"/>
              <w:right w:val="single" w:sz="4" w:space="0" w:color="auto"/>
            </w:tcBorders>
            <w:shd w:val="clear" w:color="auto" w:fill="auto"/>
            <w:vAlign w:val="center"/>
            <w:hideMark/>
          </w:tcPr>
          <w:p w14:paraId="22849271" w14:textId="77777777"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2459" w:type="pct"/>
            <w:tcBorders>
              <w:top w:val="nil"/>
              <w:left w:val="nil"/>
              <w:bottom w:val="single" w:sz="4" w:space="0" w:color="auto"/>
              <w:right w:val="single" w:sz="4" w:space="0" w:color="auto"/>
            </w:tcBorders>
            <w:shd w:val="clear" w:color="auto" w:fill="auto"/>
            <w:vAlign w:val="center"/>
            <w:hideMark/>
          </w:tcPr>
          <w:p w14:paraId="3C1FCC4F" w14:textId="77777777" w:rsidR="00070057" w:rsidRPr="007531DC" w:rsidRDefault="00070057" w:rsidP="007703CE">
            <w:pPr>
              <w:rPr>
                <w:rFonts w:ascii="Arial" w:eastAsia="Times New Roman" w:hAnsi="Arial" w:cs="Arial"/>
                <w:color w:val="000000"/>
                <w:sz w:val="18"/>
                <w:szCs w:val="18"/>
                <w:lang w:val="en-ZA"/>
              </w:rPr>
            </w:pPr>
          </w:p>
          <w:p w14:paraId="4CD93D54" w14:textId="69A00D01"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Mistreatment of patients may signal the broader issue of resource limitations within government-funded health facilities. While many health care workers did not reveal the causes of their work stress, one theme that continued to emerge from interviews and clinical observations was the work burden faced by many health care providers within the government-run health care system. Often health care providers worked in circumstances in which staff numbers were lower than required.</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Elwell&lt;/Author&gt;&lt;Year&gt;2015&lt;/Year&gt;&lt;RecNum&gt;211&lt;/RecNum&gt;&lt;DisplayText&gt;(4)&lt;/DisplayText&gt;&lt;record&gt;&lt;rec-number&gt;211&lt;/rec-number&gt;&lt;foreign-keys&gt;&lt;key app="EN" db-id="9fvwwpfrtreva6eazpex50wuewwdxa992f22" timestamp="1526188606"&gt;211&lt;/key&gt;&lt;key app="ENWeb" db-id=""&gt;0&lt;/key&gt;&lt;/foreign-keys&gt;&lt;ref-type name="Journal Article"&gt;17&lt;/ref-type&gt;&lt;contributors&gt;&lt;authors&gt;&lt;author&gt;Elwell, K.&lt;/author&gt;&lt;/authors&gt;&lt;/contributors&gt;&lt;titles&gt;&lt;title&gt;Social and Structural Factors Affecting Women’s Participation in prevention of mother to child transmission(PMTCT) programs in Malawi&lt;/title&gt;&lt;secondary-title&gt;Antrhopology&lt;/secondary-title&gt;&lt;/titles&gt;&lt;periodical&gt;&lt;full-title&gt;Antrhopology&lt;/full-title&gt;&lt;/periodical&gt;&lt;pages&gt;210&lt;/pages&gt;&lt;volume&gt;Doctor of Philosophy&lt;/volume&gt;&lt;dates&gt;&lt;year&gt;2015&lt;/year&gt;&lt;/dates&gt;&lt;urls&gt;&lt;/urls&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4)</w:t>
            </w:r>
            <w:r w:rsidRPr="007531DC">
              <w:rPr>
                <w:rFonts w:ascii="Arial" w:eastAsia="Times New Roman" w:hAnsi="Arial" w:cs="Arial"/>
                <w:color w:val="000000"/>
                <w:sz w:val="18"/>
                <w:szCs w:val="18"/>
                <w:lang w:val="en-ZA"/>
              </w:rPr>
              <w:fldChar w:fldCharType="end"/>
            </w:r>
          </w:p>
          <w:p w14:paraId="7815ECC2" w14:textId="77777777" w:rsidR="00070057" w:rsidRPr="007531DC" w:rsidRDefault="00070057" w:rsidP="007703CE">
            <w:pPr>
              <w:rPr>
                <w:rFonts w:ascii="Arial" w:eastAsia="Times New Roman" w:hAnsi="Arial" w:cs="Arial"/>
                <w:color w:val="000000"/>
                <w:sz w:val="18"/>
                <w:szCs w:val="18"/>
                <w:lang w:val="en-ZA"/>
              </w:rPr>
            </w:pPr>
          </w:p>
          <w:p w14:paraId="2759B54A" w14:textId="77777777"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In contrast, healthcare providers were fatigued with a high load of patients; this impaired the quality of the service delivered. Sometimes, it was felt that ART nurses did not have empathy and rushed when writing prescriptions, without addressing patients’ concerns about their treatment. This impaired the ART nurse- patient relationship and patients did not enjoy coming to the clinics.</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Thorne&lt;/Author&gt;&lt;Year&gt;2014&lt;/Year&gt;&lt;RecNum&gt;220&lt;/RecNum&gt;&lt;DisplayText&gt;(10)&lt;/DisplayText&gt;&lt;record&gt;&lt;rec-number&gt;220&lt;/rec-number&gt;&lt;foreign-keys&gt;&lt;key app="EN" db-id="9fvwwpfrtreva6eazpex50wuewwdxa992f22" timestamp="1526188666"&gt;220&lt;/key&gt;&lt;key app="ENWeb" db-id=""&gt;0&lt;/key&gt;&lt;/foreign-keys&gt;&lt;ref-type name="Journal Article"&gt;17&lt;/ref-type&gt;&lt;contributors&gt;&lt;authors&gt;&lt;author&gt;Thorne, Claire&lt;/author&gt;&lt;author&gt;Bezabhe, Woldesellassie M.&lt;/author&gt;&lt;author&gt;Chalmers, Leanne&lt;/author&gt;&lt;author&gt;Bereznicki, Luke R.&lt;/author&gt;&lt;author&gt;Peterson, Gregory M.&lt;/author&gt;&lt;author&gt;Bimirew, Mekides A.&lt;/author&gt;&lt;author&gt;Kassie, Desalew M.&lt;/author&gt;&lt;/authors&gt;&lt;/contributors&gt;&lt;titles&gt;&lt;title&gt;Barriers and Facilitators of Adherence to Antiretroviral Drug Therapy and Retention in Care among Adult HIV-Positive Patients: A Qualitative Study from Ethiopia&lt;/title&gt;&lt;secondary-title&gt;PLoS ONE&lt;/secondary-title&gt;&lt;/titles&gt;&lt;periodical&gt;&lt;full-title&gt;PLoS One&lt;/full-title&gt;&lt;/periodical&gt;&lt;volume&gt;9&lt;/volume&gt;&lt;number&gt;5&lt;/number&gt;&lt;section&gt;e97353&lt;/section&gt;&lt;dates&gt;&lt;year&gt;2014&lt;/year&gt;&lt;/dates&gt;&lt;isbn&gt;1932-6203&lt;/isbn&gt;&lt;urls&gt;&lt;/urls&gt;&lt;electronic-resource-num&gt;10.1371/journal.pone.0097353&lt;/electronic-resource-num&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0)</w:t>
            </w:r>
            <w:r w:rsidRPr="007531DC">
              <w:rPr>
                <w:rFonts w:ascii="Arial" w:eastAsia="Times New Roman" w:hAnsi="Arial" w:cs="Arial"/>
                <w:color w:val="000000"/>
                <w:sz w:val="18"/>
                <w:szCs w:val="18"/>
                <w:lang w:val="en-ZA"/>
              </w:rPr>
              <w:fldChar w:fldCharType="end"/>
            </w:r>
          </w:p>
          <w:p w14:paraId="2754E861" w14:textId="77777777" w:rsidR="00070057" w:rsidRPr="007531DC" w:rsidRDefault="00070057" w:rsidP="007703CE">
            <w:pPr>
              <w:rPr>
                <w:rFonts w:ascii="Arial" w:eastAsia="Times New Roman" w:hAnsi="Arial" w:cs="Arial"/>
                <w:color w:val="000000"/>
                <w:sz w:val="18"/>
                <w:szCs w:val="18"/>
                <w:lang w:val="en-ZA"/>
              </w:rPr>
            </w:pPr>
          </w:p>
          <w:p w14:paraId="52F2AFE6" w14:textId="11A5BA93" w:rsidR="00070057" w:rsidRPr="007531DC" w:rsidRDefault="00070057" w:rsidP="007703CE">
            <w:pPr>
              <w:rPr>
                <w:rFonts w:ascii="Arial" w:eastAsia="Times New Roman" w:hAnsi="Arial" w:cs="Arial"/>
                <w:color w:val="000000"/>
                <w:sz w:val="18"/>
                <w:szCs w:val="18"/>
                <w:lang w:val="en-ZA"/>
              </w:rPr>
            </w:pPr>
          </w:p>
        </w:tc>
        <w:tc>
          <w:tcPr>
            <w:tcW w:w="460" w:type="pct"/>
            <w:tcBorders>
              <w:top w:val="nil"/>
              <w:left w:val="nil"/>
              <w:bottom w:val="single" w:sz="4" w:space="0" w:color="auto"/>
              <w:right w:val="single" w:sz="4" w:space="0" w:color="auto"/>
            </w:tcBorders>
            <w:shd w:val="clear" w:color="auto" w:fill="auto"/>
            <w:vAlign w:val="center"/>
            <w:hideMark/>
          </w:tcPr>
          <w:p w14:paraId="4352EE66" w14:textId="0FF5B6CF"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r w:rsidRPr="007531DC">
              <w:rPr>
                <w:rFonts w:ascii="Arial" w:eastAsia="Times New Roman" w:hAnsi="Arial" w:cs="Arial"/>
                <w:color w:val="000000"/>
                <w:sz w:val="18"/>
                <w:szCs w:val="18"/>
                <w:lang w:val="en-ZA"/>
              </w:rPr>
              <w:fldChar w:fldCharType="begin">
                <w:fldData xml:space="preserve">PEVuZE5vdGU+PENpdGU+PEF1dGhvcj5UaG9ybmU8L0F1dGhvcj48WWVhcj4yMDE0PC9ZZWFyPjxS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UaG9ybmU8L0F1dGhvcj48WWVhcj4yMDE0PC9ZZWFyPjxS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 4, 10, 18)</w:t>
            </w:r>
            <w:r w:rsidRPr="007531DC">
              <w:rPr>
                <w:rFonts w:ascii="Arial" w:eastAsia="Times New Roman" w:hAnsi="Arial" w:cs="Arial"/>
                <w:color w:val="000000"/>
                <w:sz w:val="18"/>
                <w:szCs w:val="18"/>
                <w:lang w:val="en-ZA"/>
              </w:rPr>
              <w:fldChar w:fldCharType="end"/>
            </w:r>
          </w:p>
        </w:tc>
      </w:tr>
      <w:tr w:rsidR="00070057" w:rsidRPr="007531DC" w14:paraId="464AB802" w14:textId="77777777" w:rsidTr="007703CE">
        <w:trPr>
          <w:trHeight w:val="320"/>
        </w:trPr>
        <w:tc>
          <w:tcPr>
            <w:tcW w:w="557" w:type="pct"/>
            <w:vMerge/>
            <w:tcBorders>
              <w:left w:val="single" w:sz="4" w:space="0" w:color="auto"/>
              <w:right w:val="single" w:sz="4" w:space="0" w:color="auto"/>
            </w:tcBorders>
            <w:shd w:val="clear" w:color="auto" w:fill="auto"/>
            <w:vAlign w:val="center"/>
            <w:hideMark/>
          </w:tcPr>
          <w:p w14:paraId="71F84C6A" w14:textId="09D8CA77" w:rsidR="00070057" w:rsidRPr="007531DC" w:rsidRDefault="00070057" w:rsidP="007703CE">
            <w:pPr>
              <w:rPr>
                <w:rFonts w:ascii="Arial" w:eastAsia="Times New Roman" w:hAnsi="Arial" w:cs="Arial"/>
                <w:color w:val="000000"/>
                <w:sz w:val="18"/>
                <w:szCs w:val="18"/>
                <w:lang w:val="en-ZA"/>
              </w:rPr>
            </w:pPr>
          </w:p>
        </w:tc>
        <w:tc>
          <w:tcPr>
            <w:tcW w:w="762" w:type="pct"/>
            <w:tcBorders>
              <w:top w:val="nil"/>
              <w:left w:val="nil"/>
              <w:bottom w:val="single" w:sz="4" w:space="0" w:color="auto"/>
              <w:right w:val="single" w:sz="4" w:space="0" w:color="auto"/>
            </w:tcBorders>
            <w:shd w:val="clear" w:color="auto" w:fill="auto"/>
            <w:vAlign w:val="center"/>
            <w:hideMark/>
          </w:tcPr>
          <w:p w14:paraId="5D98666F" w14:textId="284FD9EF"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Unable to offer solutions to patients social problems</w:t>
            </w:r>
          </w:p>
        </w:tc>
        <w:tc>
          <w:tcPr>
            <w:tcW w:w="762" w:type="pct"/>
            <w:tcBorders>
              <w:top w:val="nil"/>
              <w:left w:val="nil"/>
              <w:bottom w:val="single" w:sz="4" w:space="0" w:color="auto"/>
              <w:right w:val="single" w:sz="4" w:space="0" w:color="auto"/>
            </w:tcBorders>
            <w:shd w:val="clear" w:color="auto" w:fill="auto"/>
            <w:vAlign w:val="center"/>
            <w:hideMark/>
          </w:tcPr>
          <w:p w14:paraId="3A9E87C4" w14:textId="77777777"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2459" w:type="pct"/>
            <w:tcBorders>
              <w:top w:val="nil"/>
              <w:left w:val="nil"/>
              <w:bottom w:val="single" w:sz="4" w:space="0" w:color="auto"/>
              <w:right w:val="single" w:sz="4" w:space="0" w:color="auto"/>
            </w:tcBorders>
            <w:shd w:val="clear" w:color="auto" w:fill="auto"/>
            <w:vAlign w:val="center"/>
            <w:hideMark/>
          </w:tcPr>
          <w:p w14:paraId="6ECB4311" w14:textId="43905B95"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Nevertheless, they were often confronted with a range of ‘social issues’, which posed challenges to their clients’ adherence to the rules but which they were rarely in a position to address. By just repeating that it is the client’s responsibility to follow ‘the rules’, counsellors can divert attention away from the fact that they often cannot help clients address socio-economic barriers to following the rules</w:t>
            </w:r>
          </w:p>
        </w:tc>
        <w:tc>
          <w:tcPr>
            <w:tcW w:w="460" w:type="pct"/>
            <w:tcBorders>
              <w:top w:val="nil"/>
              <w:left w:val="nil"/>
              <w:bottom w:val="single" w:sz="4" w:space="0" w:color="auto"/>
              <w:right w:val="single" w:sz="4" w:space="0" w:color="auto"/>
            </w:tcBorders>
            <w:shd w:val="clear" w:color="auto" w:fill="auto"/>
            <w:vAlign w:val="center"/>
            <w:hideMark/>
          </w:tcPr>
          <w:p w14:paraId="06D8CD5A" w14:textId="5FCCFCB8"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r w:rsidRPr="007531DC">
              <w:rPr>
                <w:rFonts w:ascii="Arial" w:eastAsia="Times New Roman" w:hAnsi="Arial" w:cs="Arial"/>
                <w:color w:val="000000"/>
                <w:sz w:val="18"/>
                <w:szCs w:val="18"/>
                <w:lang w:val="en-ZA"/>
              </w:rPr>
              <w:fldChar w:fldCharType="begin">
                <w:fldData xml:space="preserve">PEVuZE5vdGU+PENpdGU+PEF1dGhvcj5SYXNtdXNzZW48L0F1dGhvcj48WWVhcj4yMDEzPC9ZZWFy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</w:fldData>
              </w:fldChar>
            </w:r>
            <w:r w:rsidR="004A597F">
              <w:rPr>
                <w:rFonts w:ascii="Arial" w:eastAsia="Times New Roman" w:hAnsi="Arial" w:cs="Arial"/>
                <w:color w:val="000000"/>
                <w:sz w:val="18"/>
                <w:szCs w:val="18"/>
                <w:lang w:val="en-ZA"/>
              </w:rPr>
              <w:instrText xml:space="preserve"> ADDIN EN.CITE </w:instrText>
            </w:r>
            <w:r w:rsidR="004A597F">
              <w:rPr>
                <w:rFonts w:ascii="Arial" w:eastAsia="Times New Roman" w:hAnsi="Arial" w:cs="Arial"/>
                <w:color w:val="000000"/>
                <w:sz w:val="18"/>
                <w:szCs w:val="18"/>
                <w:lang w:val="en-ZA"/>
              </w:rPr>
              <w:fldChar w:fldCharType="begin">
                <w:fldData xml:space="preserve">PEVuZE5vdGU+PENpdGU+PEF1dGhvcj5SYXNtdXNzZW48L0F1dGhvcj48WWVhcj4yMDEzPC9ZZWFy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</w:fldData>
              </w:fldChar>
            </w:r>
            <w:r w:rsidR="004A597F">
              <w:rPr>
                <w:rFonts w:ascii="Arial" w:eastAsia="Times New Roman" w:hAnsi="Arial" w:cs="Arial"/>
                <w:color w:val="000000"/>
                <w:sz w:val="18"/>
                <w:szCs w:val="18"/>
                <w:lang w:val="en-ZA"/>
              </w:rPr>
              <w:instrText xml:space="preserve"> ADDIN EN.CITE.DATA </w:instrText>
            </w:r>
            <w:r w:rsidR="004A597F">
              <w:rPr>
                <w:rFonts w:ascii="Arial" w:eastAsia="Times New Roman" w:hAnsi="Arial" w:cs="Arial"/>
                <w:color w:val="000000"/>
                <w:sz w:val="18"/>
                <w:szCs w:val="18"/>
                <w:lang w:val="en-ZA"/>
              </w:rPr>
            </w:r>
            <w:r w:rsidR="004A597F">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004A597F">
              <w:rPr>
                <w:rFonts w:ascii="Arial" w:eastAsia="Times New Roman" w:hAnsi="Arial" w:cs="Arial"/>
                <w:noProof/>
                <w:color w:val="000000"/>
                <w:sz w:val="18"/>
                <w:szCs w:val="18"/>
                <w:lang w:val="en-ZA"/>
              </w:rPr>
              <w:t>(1, 21)</w:t>
            </w:r>
            <w:r w:rsidRPr="007531DC">
              <w:rPr>
                <w:rFonts w:ascii="Arial" w:eastAsia="Times New Roman" w:hAnsi="Arial" w:cs="Arial"/>
                <w:color w:val="000000"/>
                <w:sz w:val="18"/>
                <w:szCs w:val="18"/>
                <w:lang w:val="en-ZA"/>
              </w:rPr>
              <w:fldChar w:fldCharType="end"/>
            </w:r>
          </w:p>
        </w:tc>
      </w:tr>
      <w:tr w:rsidR="00070057" w:rsidRPr="007531DC" w14:paraId="5879EC20" w14:textId="77777777" w:rsidTr="007703CE">
        <w:trPr>
          <w:trHeight w:val="320"/>
        </w:trPr>
        <w:tc>
          <w:tcPr>
            <w:tcW w:w="557" w:type="pct"/>
            <w:vMerge/>
            <w:tcBorders>
              <w:left w:val="single" w:sz="4" w:space="0" w:color="auto"/>
              <w:right w:val="single" w:sz="4" w:space="0" w:color="auto"/>
            </w:tcBorders>
            <w:shd w:val="clear" w:color="auto" w:fill="auto"/>
            <w:vAlign w:val="center"/>
            <w:hideMark/>
          </w:tcPr>
          <w:p w14:paraId="3B81F50D" w14:textId="49B8D09C" w:rsidR="00070057" w:rsidRPr="007531DC" w:rsidRDefault="00070057" w:rsidP="007703CE">
            <w:pPr>
              <w:rPr>
                <w:rFonts w:ascii="Arial" w:eastAsia="Times New Roman" w:hAnsi="Arial" w:cs="Arial"/>
                <w:color w:val="000000"/>
                <w:sz w:val="18"/>
                <w:szCs w:val="18"/>
                <w:lang w:val="en-ZA"/>
              </w:rPr>
            </w:pPr>
          </w:p>
        </w:tc>
        <w:tc>
          <w:tcPr>
            <w:tcW w:w="762" w:type="pct"/>
            <w:tcBorders>
              <w:top w:val="nil"/>
              <w:left w:val="nil"/>
              <w:bottom w:val="single" w:sz="4" w:space="0" w:color="auto"/>
              <w:right w:val="single" w:sz="4" w:space="0" w:color="auto"/>
            </w:tcBorders>
            <w:shd w:val="clear" w:color="auto" w:fill="auto"/>
            <w:vAlign w:val="center"/>
            <w:hideMark/>
          </w:tcPr>
          <w:p w14:paraId="03A2C2C7" w14:textId="5AABF548"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Service provider burnout</w:t>
            </w:r>
          </w:p>
        </w:tc>
        <w:tc>
          <w:tcPr>
            <w:tcW w:w="762" w:type="pct"/>
            <w:tcBorders>
              <w:top w:val="nil"/>
              <w:left w:val="nil"/>
              <w:bottom w:val="single" w:sz="4" w:space="0" w:color="auto"/>
              <w:right w:val="single" w:sz="4" w:space="0" w:color="auto"/>
            </w:tcBorders>
            <w:shd w:val="clear" w:color="auto" w:fill="auto"/>
            <w:vAlign w:val="center"/>
            <w:hideMark/>
          </w:tcPr>
          <w:p w14:paraId="1616F19C" w14:textId="77777777"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p>
        </w:tc>
        <w:tc>
          <w:tcPr>
            <w:tcW w:w="2459" w:type="pct"/>
            <w:tcBorders>
              <w:top w:val="nil"/>
              <w:left w:val="nil"/>
              <w:bottom w:val="single" w:sz="4" w:space="0" w:color="auto"/>
              <w:right w:val="single" w:sz="4" w:space="0" w:color="auto"/>
            </w:tcBorders>
            <w:shd w:val="clear" w:color="auto" w:fill="auto"/>
            <w:vAlign w:val="center"/>
            <w:hideMark/>
          </w:tcPr>
          <w:p w14:paraId="313390E5" w14:textId="77777777"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Service providers in our study discussed burnout and demotivation as a result of staff shortages, unrealistic workloads and lack of supervision and training.</w: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MYXllcjwvQXV0aG9yPjxZZWFyPjIwMTQ8L1llYXI+PFJl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w:t>
            </w:r>
            <w:r w:rsidRPr="007531DC">
              <w:rPr>
                <w:rFonts w:ascii="Arial" w:eastAsia="Times New Roman" w:hAnsi="Arial" w:cs="Arial"/>
                <w:color w:val="000000"/>
                <w:sz w:val="18"/>
                <w:szCs w:val="18"/>
                <w:lang w:val="en-ZA"/>
              </w:rPr>
              <w:fldChar w:fldCharType="end"/>
            </w:r>
          </w:p>
          <w:p w14:paraId="1F0B2BD2" w14:textId="77777777" w:rsidR="00070057" w:rsidRPr="007531DC" w:rsidRDefault="00070057" w:rsidP="007703CE">
            <w:pPr>
              <w:rPr>
                <w:rFonts w:ascii="Arial" w:eastAsia="Times New Roman" w:hAnsi="Arial" w:cs="Arial"/>
                <w:color w:val="000000"/>
                <w:sz w:val="18"/>
                <w:szCs w:val="18"/>
                <w:lang w:val="en-ZA"/>
              </w:rPr>
            </w:pPr>
          </w:p>
          <w:p w14:paraId="093FB2AF" w14:textId="1B74952E"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Additionally, all the clinics were handling a large number of clients and many counsellors complained of feeling burnt out. In the rural hospital, Joyce was in charge of all ongoing counselling. On each clinic day (twice a week) she saw between 10 and 20 clients in sessions, which were to encompass clinical consultation, counselling, adherence monitoring and drug dispensing. In these sessions, Joyce concentrated on giving the clients easily repeatable instructions and not much else. </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Rasmussen&lt;/Author&gt;&lt;Year&gt;2013&lt;/Year&gt;&lt;RecNum&gt;188&lt;/RecNum&gt;&lt;DisplayText&gt;(21)&lt;/DisplayText&gt;&lt;record&gt;&lt;rec-number&gt;188&lt;/rec-number&gt;&lt;foreign-keys&gt;&lt;key app="EN" db-id="9fvwwpfrtreva6eazpex50wuewwdxa992f22" timestamp="1526188501"&gt;188&lt;/key&gt;&lt;key app="ENWeb" db-id=""&gt;0&lt;/key&gt;&lt;/foreign-keys&gt;&lt;ref-type name="Journal Article"&gt;17&lt;/ref-type&gt;&lt;contributors&gt;&lt;authors&gt;&lt;author&gt;Rasmussen, L. M.&lt;/author&gt;&lt;/authors&gt;&lt;/contributors&gt;&lt;auth-address&gt;a Department of Society and Globalisation , Roskilde University , Roskilde , Denmark.&lt;/auth-address&gt;&lt;titles&gt;&lt;title&gt;Counselling clients to follow &amp;apos;the rules&amp;apos; of safe sex and ARV treatment&lt;/title&gt;&lt;secondary-title&gt;Cult Health Sex&lt;/secondary-title&gt;&lt;/titles&gt;&lt;periodical&gt;&lt;full-title&gt;Cult Health Sex&lt;/full-title&gt;&lt;/periodical&gt;&lt;pages&gt;S537-52&lt;/pages&gt;&lt;volume&gt;15 Suppl 4&lt;/volume&gt;&lt;edition&gt;2013/07/19&lt;/edition&gt;&lt;keywords&gt;&lt;keyword&gt;Anti-Retroviral Agents/*therapeutic use&lt;/keyword&gt;&lt;keyword&gt;Cultural Characteristics&lt;/keyword&gt;&lt;keyword&gt;Female&lt;/keyword&gt;&lt;keyword&gt;HIV Infections/*drug therapy/prevention &amp;amp; control&lt;/keyword&gt;&lt;keyword&gt;Humans&lt;/keyword&gt;&lt;keyword&gt;Male&lt;/keyword&gt;&lt;keyword&gt;Protestantism&lt;/keyword&gt;&lt;keyword&gt;*Safe Sex&lt;/keyword&gt;&lt;keyword&gt;Sex Counseling/*methods&lt;/keyword&gt;&lt;keyword&gt;Uganda&lt;/keyword&gt;&lt;/keywords&gt;&lt;dates&gt;&lt;year&gt;2013&lt;/year&gt;&lt;/dates&gt;&lt;isbn&gt;1464-5351 (Electronic)&amp;#xD;1369-1058 (Linking)&lt;/isbn&gt;&lt;accession-num&gt;23863077&lt;/accession-num&gt;&lt;urls&gt;&lt;related-urls&gt;&lt;url&gt;https://www.ncbi.nlm.nih.gov/pubmed/23863077&lt;/url&gt;&lt;/related-urls&gt;&lt;/urls&gt;&lt;electronic-resource-num&gt;10.1080/13691058.2013.809606&lt;/electronic-resource-num&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21)</w:t>
            </w:r>
            <w:r w:rsidRPr="007531DC">
              <w:rPr>
                <w:rFonts w:ascii="Arial" w:eastAsia="Times New Roman" w:hAnsi="Arial" w:cs="Arial"/>
                <w:color w:val="000000"/>
                <w:sz w:val="18"/>
                <w:szCs w:val="18"/>
                <w:lang w:val="en-ZA"/>
              </w:rPr>
              <w:fldChar w:fldCharType="end"/>
            </w:r>
          </w:p>
        </w:tc>
        <w:tc>
          <w:tcPr>
            <w:tcW w:w="460" w:type="pct"/>
            <w:tcBorders>
              <w:top w:val="nil"/>
              <w:left w:val="nil"/>
              <w:bottom w:val="single" w:sz="4" w:space="0" w:color="auto"/>
              <w:right w:val="single" w:sz="4" w:space="0" w:color="auto"/>
            </w:tcBorders>
            <w:shd w:val="clear" w:color="auto" w:fill="auto"/>
            <w:vAlign w:val="center"/>
            <w:hideMark/>
          </w:tcPr>
          <w:p w14:paraId="6BB6A236" w14:textId="603CB2F1"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w:t>
            </w:r>
            <w:r w:rsidRPr="007531DC">
              <w:rPr>
                <w:rFonts w:ascii="Arial" w:eastAsia="Times New Roman" w:hAnsi="Arial" w:cs="Arial"/>
                <w:color w:val="000000"/>
                <w:sz w:val="18"/>
                <w:szCs w:val="18"/>
                <w:lang w:val="en-ZA"/>
              </w:rPr>
              <w:fldChar w:fldCharType="begin">
                <w:fldData xml:space="preserve">PEVuZE5vdGU+PENpdGU+PEF1dGhvcj5SYXNtdXNzZW48L0F1dGhvcj48WWVhcj4yMDEzPC9ZZWFy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SYXNtdXNzZW48L0F1dGhvcj48WWVhcj4yMDEzPC9ZZWFy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1, 21)</w:t>
            </w:r>
            <w:r w:rsidRPr="007531DC">
              <w:rPr>
                <w:rFonts w:ascii="Arial" w:eastAsia="Times New Roman" w:hAnsi="Arial" w:cs="Arial"/>
                <w:color w:val="000000"/>
                <w:sz w:val="18"/>
                <w:szCs w:val="18"/>
                <w:lang w:val="en-ZA"/>
              </w:rPr>
              <w:fldChar w:fldCharType="end"/>
            </w:r>
          </w:p>
        </w:tc>
      </w:tr>
      <w:tr w:rsidR="00070057" w:rsidRPr="007531DC" w14:paraId="10C4FEA5" w14:textId="77777777" w:rsidTr="007703CE">
        <w:trPr>
          <w:trHeight w:val="320"/>
        </w:trPr>
        <w:tc>
          <w:tcPr>
            <w:tcW w:w="557" w:type="pct"/>
            <w:vMerge/>
            <w:tcBorders>
              <w:left w:val="single" w:sz="4" w:space="0" w:color="auto"/>
              <w:bottom w:val="single" w:sz="4" w:space="0" w:color="auto"/>
              <w:right w:val="single" w:sz="4" w:space="0" w:color="auto"/>
            </w:tcBorders>
            <w:shd w:val="clear" w:color="auto" w:fill="auto"/>
            <w:vAlign w:val="center"/>
          </w:tcPr>
          <w:p w14:paraId="2E6E43DE" w14:textId="77777777" w:rsidR="00070057" w:rsidRPr="007531DC" w:rsidRDefault="00070057" w:rsidP="007703CE">
            <w:pPr>
              <w:rPr>
                <w:rFonts w:ascii="Arial" w:eastAsia="Times New Roman" w:hAnsi="Arial" w:cs="Arial"/>
                <w:color w:val="000000"/>
                <w:sz w:val="18"/>
                <w:szCs w:val="18"/>
                <w:lang w:val="en-ZA"/>
              </w:rPr>
            </w:pPr>
          </w:p>
        </w:tc>
        <w:tc>
          <w:tcPr>
            <w:tcW w:w="762" w:type="pct"/>
            <w:tcBorders>
              <w:top w:val="nil"/>
              <w:left w:val="nil"/>
              <w:bottom w:val="single" w:sz="4" w:space="0" w:color="auto"/>
              <w:right w:val="single" w:sz="4" w:space="0" w:color="auto"/>
            </w:tcBorders>
            <w:shd w:val="clear" w:color="auto" w:fill="auto"/>
            <w:vAlign w:val="center"/>
          </w:tcPr>
          <w:p w14:paraId="572E7543" w14:textId="5BE8BDF8"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Staff are under pressure to have good treatment outcomes</w:t>
            </w:r>
          </w:p>
        </w:tc>
        <w:tc>
          <w:tcPr>
            <w:tcW w:w="762" w:type="pct"/>
            <w:tcBorders>
              <w:top w:val="nil"/>
              <w:left w:val="nil"/>
              <w:bottom w:val="single" w:sz="4" w:space="0" w:color="auto"/>
              <w:right w:val="single" w:sz="4" w:space="0" w:color="auto"/>
            </w:tcBorders>
            <w:shd w:val="clear" w:color="auto" w:fill="auto"/>
            <w:vAlign w:val="center"/>
          </w:tcPr>
          <w:p w14:paraId="2C556E79" w14:textId="77777777" w:rsidR="00070057" w:rsidRPr="007531DC" w:rsidRDefault="00070057" w:rsidP="007703CE">
            <w:pPr>
              <w:rPr>
                <w:rFonts w:ascii="Arial" w:eastAsia="Times New Roman" w:hAnsi="Arial" w:cs="Arial"/>
                <w:color w:val="000000"/>
                <w:sz w:val="18"/>
                <w:szCs w:val="18"/>
                <w:lang w:val="en-ZA"/>
              </w:rPr>
            </w:pPr>
          </w:p>
        </w:tc>
        <w:tc>
          <w:tcPr>
            <w:tcW w:w="2459" w:type="pct"/>
            <w:tcBorders>
              <w:top w:val="nil"/>
              <w:left w:val="nil"/>
              <w:bottom w:val="single" w:sz="4" w:space="0" w:color="auto"/>
              <w:right w:val="single" w:sz="4" w:space="0" w:color="auto"/>
            </w:tcBorders>
            <w:shd w:val="clear" w:color="auto" w:fill="auto"/>
            <w:vAlign w:val="center"/>
          </w:tcPr>
          <w:p w14:paraId="22F5A12B" w14:textId="77777777" w:rsidR="00070057" w:rsidRPr="007531DC" w:rsidRDefault="00070057" w:rsidP="007703CE">
            <w:pPr>
              <w:rPr>
                <w:rFonts w:ascii="Arial" w:eastAsia="Times New Roman" w:hAnsi="Arial" w:cs="Arial"/>
                <w:color w:val="000000"/>
                <w:sz w:val="18"/>
                <w:szCs w:val="18"/>
                <w:lang w:val="en-ZA"/>
              </w:rPr>
            </w:pPr>
          </w:p>
          <w:p w14:paraId="2FAD7E19" w14:textId="1F2B14F3"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t xml:space="preserve">While clients may depend on their counsellor as a patron, counsellors also depend on clients for their own job success. Pushing clients to follow the rules, and refusing clients, who will prove ‘difficult’, helps the counsellors ensure that ‘the data’ will show that they are doing a good job….. The clinics all gather data on enrolment, adherence and mortality rates, which are used in reports to their donors. The donors, in turn, use the numbers to demonstrate how they are saving lives. Especially in the Kampala NGO, these statistics were used as performance indicators for counsellors and community workers. When the data showed setbacks in mortality and retention rates, the management blamed the counsellors for not doing their job well enough </w:t>
            </w:r>
            <w:r w:rsidRPr="007531DC">
              <w:rPr>
                <w:rFonts w:ascii="Arial" w:eastAsia="Times New Roman" w:hAnsi="Arial" w:cs="Arial"/>
                <w:color w:val="000000"/>
                <w:sz w:val="18"/>
                <w:szCs w:val="18"/>
                <w:lang w:val="en-ZA"/>
              </w:rPr>
              <w:fldChar w:fldCharType="begin"/>
            </w:r>
            <w:r w:rsidRPr="007531DC">
              <w:rPr>
                <w:rFonts w:ascii="Arial" w:eastAsia="Times New Roman" w:hAnsi="Arial" w:cs="Arial"/>
                <w:color w:val="000000"/>
                <w:sz w:val="18"/>
                <w:szCs w:val="18"/>
                <w:lang w:val="en-ZA"/>
              </w:rPr>
              <w:instrText xml:space="preserve"> ADDIN EN.CITE &lt;EndNote&gt;&lt;Cite&gt;&lt;Author&gt;Rasmussen&lt;/Author&gt;&lt;Year&gt;2013&lt;/Year&gt;&lt;RecNum&gt;188&lt;/RecNum&gt;&lt;DisplayText&gt;(21)&lt;/DisplayText&gt;&lt;record&gt;&lt;rec-number&gt;188&lt;/rec-number&gt;&lt;foreign-keys&gt;&lt;key app="EN" db-id="9fvwwpfrtreva6eazpex50wuewwdxa992f22" timestamp="1526188501"&gt;188&lt;/key&gt;&lt;key app="ENWeb" db-id=""&gt;0&lt;/key&gt;&lt;/foreign-keys&gt;&lt;ref-type name="Journal Article"&gt;17&lt;/ref-type&gt;&lt;contributors&gt;&lt;authors&gt;&lt;author&gt;Rasmussen, L. M.&lt;/author&gt;&lt;/authors&gt;&lt;/contributors&gt;&lt;auth-address&gt;a Department of Society and Globalisation , Roskilde University , Roskilde , Denmark.&lt;/auth-address&gt;&lt;titles&gt;&lt;title&gt;Counselling clients to follow &amp;apos;the rules&amp;apos; of safe sex and ARV treatment&lt;/title&gt;&lt;secondary-title&gt;Cult Health Sex&lt;/secondary-title&gt;&lt;/titles&gt;&lt;periodical&gt;&lt;full-title&gt;Cult Health Sex&lt;/full-title&gt;&lt;/periodical&gt;&lt;pages&gt;S537-52&lt;/pages&gt;&lt;volume&gt;15 Suppl 4&lt;/volume&gt;&lt;edition&gt;2013/07/19&lt;/edition&gt;&lt;keywords&gt;&lt;keyword&gt;Anti-Retroviral Agents/*therapeutic use&lt;/keyword&gt;&lt;keyword&gt;Cultural Characteristics&lt;/keyword&gt;&lt;keyword&gt;Female&lt;/keyword&gt;&lt;keyword&gt;HIV Infections/*drug therapy/prevention &amp;amp; control&lt;/keyword&gt;&lt;keyword&gt;Humans&lt;/keyword&gt;&lt;keyword&gt;Male&lt;/keyword&gt;&lt;keyword&gt;Protestantism&lt;/keyword&gt;&lt;keyword&gt;*Safe Sex&lt;/keyword&gt;&lt;keyword&gt;Sex Counseling/*methods&lt;/keyword&gt;&lt;keyword&gt;Uganda&lt;/keyword&gt;&lt;/keywords&gt;&lt;dates&gt;&lt;year&gt;2013&lt;/year&gt;&lt;/dates&gt;&lt;isbn&gt;1464-5351 (Electronic)&amp;#xD;1369-1058 (Linking)&lt;/isbn&gt;&lt;accession-num&gt;23863077&lt;/accession-num&gt;&lt;urls&gt;&lt;related-urls&gt;&lt;url&gt;https://www.ncbi.nlm.nih.gov/pubmed/23863077&lt;/url&gt;&lt;/related-urls&gt;&lt;/urls&gt;&lt;electronic-resource-num&gt;10.1080/13691058.2013.809606&lt;/electronic-resource-num&gt;&lt;/record&gt;&lt;/Cite&gt;&lt;/EndNote&gt;</w:instrText>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21)</w:t>
            </w:r>
            <w:r w:rsidRPr="007531DC">
              <w:rPr>
                <w:rFonts w:ascii="Arial" w:eastAsia="Times New Roman" w:hAnsi="Arial" w:cs="Arial"/>
                <w:color w:val="000000"/>
                <w:sz w:val="18"/>
                <w:szCs w:val="18"/>
                <w:lang w:val="en-ZA"/>
              </w:rPr>
              <w:fldChar w:fldCharType="end"/>
            </w:r>
          </w:p>
          <w:p w14:paraId="647BD758" w14:textId="36B0976A" w:rsidR="00070057" w:rsidRPr="007531DC" w:rsidRDefault="00070057" w:rsidP="007703CE">
            <w:pPr>
              <w:rPr>
                <w:rFonts w:ascii="Arial" w:eastAsia="Times New Roman" w:hAnsi="Arial" w:cs="Arial"/>
                <w:color w:val="000000"/>
                <w:sz w:val="18"/>
                <w:szCs w:val="18"/>
                <w:lang w:val="en-ZA"/>
              </w:rPr>
            </w:pPr>
          </w:p>
        </w:tc>
        <w:tc>
          <w:tcPr>
            <w:tcW w:w="460" w:type="pct"/>
            <w:tcBorders>
              <w:top w:val="nil"/>
              <w:left w:val="nil"/>
              <w:bottom w:val="single" w:sz="4" w:space="0" w:color="auto"/>
              <w:right w:val="single" w:sz="4" w:space="0" w:color="auto"/>
            </w:tcBorders>
            <w:shd w:val="clear" w:color="auto" w:fill="auto"/>
            <w:vAlign w:val="center"/>
          </w:tcPr>
          <w:p w14:paraId="7E013E6E" w14:textId="1D25AC73" w:rsidR="00070057" w:rsidRPr="007531DC" w:rsidRDefault="00070057" w:rsidP="007703CE">
            <w:pPr>
              <w:rPr>
                <w:rFonts w:ascii="Arial" w:eastAsia="Times New Roman" w:hAnsi="Arial" w:cs="Arial"/>
                <w:color w:val="000000"/>
                <w:sz w:val="18"/>
                <w:szCs w:val="18"/>
                <w:lang w:val="en-ZA"/>
              </w:rPr>
            </w:pPr>
            <w:r w:rsidRPr="007531DC">
              <w:rPr>
                <w:rFonts w:ascii="Arial" w:eastAsia="Times New Roman" w:hAnsi="Arial" w:cs="Arial"/>
                <w:color w:val="000000"/>
                <w:sz w:val="18"/>
                <w:szCs w:val="18"/>
                <w:lang w:val="en-ZA"/>
              </w:rPr>
              <w:fldChar w:fldCharType="begin">
                <w:fldData xml:space="preserve">PEVuZE5vdGU+PENpdGU+PEF1dGhvcj5CcmFnYTwvQXV0aG9yPjxZZWFyPjIwMTM8L1llYXI+PFJl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</w:fldData>
              </w:fldChar>
            </w:r>
            <w:r w:rsidRPr="007531DC">
              <w:rPr>
                <w:rFonts w:ascii="Arial" w:eastAsia="Times New Roman" w:hAnsi="Arial" w:cs="Arial"/>
                <w:color w:val="000000"/>
                <w:sz w:val="18"/>
                <w:szCs w:val="18"/>
                <w:lang w:val="en-ZA"/>
              </w:rPr>
              <w:instrText xml:space="preserve"> ADDIN EN.CITE </w:instrText>
            </w:r>
            <w:r w:rsidRPr="007531DC">
              <w:rPr>
                <w:rFonts w:ascii="Arial" w:eastAsia="Times New Roman" w:hAnsi="Arial" w:cs="Arial"/>
                <w:color w:val="000000"/>
                <w:sz w:val="18"/>
                <w:szCs w:val="18"/>
                <w:lang w:val="en-ZA"/>
              </w:rPr>
              <w:fldChar w:fldCharType="begin">
                <w:fldData xml:space="preserve">PEVuZE5vdGU+PENpdGU+PEF1dGhvcj5CcmFnYTwvQXV0aG9yPjxZZWFyPjIwMTM8L1llYXI+PFJl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</w:fldData>
              </w:fldChar>
            </w:r>
            <w:r w:rsidRPr="007531DC">
              <w:rPr>
                <w:rFonts w:ascii="Arial" w:eastAsia="Times New Roman" w:hAnsi="Arial" w:cs="Arial"/>
                <w:color w:val="000000"/>
                <w:sz w:val="18"/>
                <w:szCs w:val="18"/>
                <w:lang w:val="en-ZA"/>
              </w:rPr>
              <w:instrText xml:space="preserve"> ADDIN EN.CITE.DATA </w:instrText>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end"/>
            </w:r>
            <w:r w:rsidRPr="007531DC">
              <w:rPr>
                <w:rFonts w:ascii="Arial" w:eastAsia="Times New Roman" w:hAnsi="Arial" w:cs="Arial"/>
                <w:color w:val="000000"/>
                <w:sz w:val="18"/>
                <w:szCs w:val="18"/>
                <w:lang w:val="en-ZA"/>
              </w:rPr>
            </w:r>
            <w:r w:rsidRPr="007531DC">
              <w:rPr>
                <w:rFonts w:ascii="Arial" w:eastAsia="Times New Roman" w:hAnsi="Arial" w:cs="Arial"/>
                <w:color w:val="000000"/>
                <w:sz w:val="18"/>
                <w:szCs w:val="18"/>
                <w:lang w:val="en-ZA"/>
              </w:rPr>
              <w:fldChar w:fldCharType="separate"/>
            </w:r>
            <w:r w:rsidRPr="007531DC">
              <w:rPr>
                <w:rFonts w:ascii="Arial" w:eastAsia="Times New Roman" w:hAnsi="Arial" w:cs="Arial"/>
                <w:noProof/>
                <w:color w:val="000000"/>
                <w:sz w:val="18"/>
                <w:szCs w:val="18"/>
                <w:lang w:val="en-ZA"/>
              </w:rPr>
              <w:t>(5, 21)</w:t>
            </w:r>
            <w:r w:rsidRPr="007531DC">
              <w:rPr>
                <w:rFonts w:ascii="Arial" w:eastAsia="Times New Roman" w:hAnsi="Arial" w:cs="Arial"/>
                <w:color w:val="000000"/>
                <w:sz w:val="18"/>
                <w:szCs w:val="18"/>
                <w:lang w:val="en-ZA"/>
              </w:rPr>
              <w:fldChar w:fldCharType="end"/>
            </w:r>
          </w:p>
        </w:tc>
      </w:tr>
    </w:tbl>
    <w:p w14:paraId="4D18AF4F" w14:textId="77777777" w:rsidR="00233711" w:rsidRDefault="00233711" w:rsidP="0014441D"/>
    <w:p w14:paraId="710448D6" w14:textId="77777777" w:rsidR="00233711" w:rsidRDefault="00233711" w:rsidP="0014441D"/>
    <w:p w14:paraId="6E57C521" w14:textId="77777777" w:rsidR="004A597F" w:rsidRPr="004A597F" w:rsidRDefault="00233711" w:rsidP="004A597F">
      <w:pPr>
        <w:pStyle w:val="EndNoteBibliography"/>
        <w:rPr>
          <w:noProof/>
        </w:rPr>
      </w:pPr>
      <w:r>
        <w:fldChar w:fldCharType="begin"/>
      </w:r>
      <w:r>
        <w:instrText xml:space="preserve"> ADDIN EN.REFLIST </w:instrText>
      </w:r>
      <w:r>
        <w:fldChar w:fldCharType="separate"/>
      </w:r>
      <w:r w:rsidR="004A597F" w:rsidRPr="004A597F">
        <w:rPr>
          <w:noProof/>
        </w:rPr>
        <w:t>1.</w:t>
      </w:r>
      <w:r w:rsidR="004A597F" w:rsidRPr="004A597F">
        <w:rPr>
          <w:noProof/>
        </w:rPr>
        <w:tab/>
        <w:t>Layer EH, Kennedy CE, Beckham SW, Mbwambo JK, Likindikoki S, Davis WW, et al. Multi-level factors affecting entry into and engagement in the HIV continuum of care in Iringa, Tanzania. PLoS One. 2014;9(8):e104961.</w:t>
      </w:r>
    </w:p>
    <w:p w14:paraId="5C0C0C91" w14:textId="77777777" w:rsidR="004A597F" w:rsidRPr="004A597F" w:rsidRDefault="004A597F" w:rsidP="004A597F">
      <w:pPr>
        <w:pStyle w:val="EndNoteBibliography"/>
        <w:rPr>
          <w:noProof/>
        </w:rPr>
      </w:pPr>
      <w:r w:rsidRPr="004A597F">
        <w:rPr>
          <w:noProof/>
        </w:rPr>
        <w:t>2.</w:t>
      </w:r>
      <w:r w:rsidRPr="004A597F">
        <w:rPr>
          <w:noProof/>
        </w:rPr>
        <w:tab/>
        <w:t>Ware NC, Wyatt MA, Geng EH, Kaaya SF, Agbaji OO, Muyindike WR, et al. Toward an understanding of disengagement from HIV treatment and care in sub-Saharan Africa: a qualitative study. PLoS Med. 2013;10(1):e1001369; discussion e.</w:t>
      </w:r>
    </w:p>
    <w:p w14:paraId="7415A2ED" w14:textId="77777777" w:rsidR="004A597F" w:rsidRPr="004A597F" w:rsidRDefault="004A597F" w:rsidP="004A597F">
      <w:pPr>
        <w:pStyle w:val="EndNoteBibliography"/>
        <w:rPr>
          <w:noProof/>
        </w:rPr>
      </w:pPr>
      <w:r w:rsidRPr="004A597F">
        <w:rPr>
          <w:noProof/>
        </w:rPr>
        <w:t>3.</w:t>
      </w:r>
      <w:r w:rsidRPr="004A597F">
        <w:rPr>
          <w:noProof/>
        </w:rPr>
        <w:tab/>
        <w:t>Bogart LM, Chetty S, Giddy J, Sypek A, Sticklor L, Walensky RP, et al. Barriers to care among people living with HIV in South Africa: contrasts between patient and healthcare provider perspectives. AIDS Care. 2013;25(7):843-53.</w:t>
      </w:r>
    </w:p>
    <w:p w14:paraId="07947723" w14:textId="77777777" w:rsidR="004A597F" w:rsidRPr="004A597F" w:rsidRDefault="004A597F" w:rsidP="004A597F">
      <w:pPr>
        <w:pStyle w:val="EndNoteBibliography"/>
        <w:rPr>
          <w:noProof/>
        </w:rPr>
      </w:pPr>
      <w:r w:rsidRPr="004A597F">
        <w:rPr>
          <w:noProof/>
        </w:rPr>
        <w:t>4.</w:t>
      </w:r>
      <w:r w:rsidRPr="004A597F">
        <w:rPr>
          <w:noProof/>
        </w:rPr>
        <w:tab/>
        <w:t>Elwell K. Social and Structural Factors Affecting Women’s Participation in prevention of mother to child transmission(PMTCT) programs in Malawi. Antrhopology. 2015;Doctor of Philosophy:210.</w:t>
      </w:r>
    </w:p>
    <w:p w14:paraId="3C777313" w14:textId="77777777" w:rsidR="004A597F" w:rsidRPr="004A597F" w:rsidRDefault="004A597F" w:rsidP="004A597F">
      <w:pPr>
        <w:pStyle w:val="EndNoteBibliography"/>
        <w:rPr>
          <w:noProof/>
        </w:rPr>
      </w:pPr>
      <w:r w:rsidRPr="004A597F">
        <w:rPr>
          <w:noProof/>
        </w:rPr>
        <w:t>5.</w:t>
      </w:r>
      <w:r w:rsidRPr="004A597F">
        <w:rPr>
          <w:noProof/>
        </w:rPr>
        <w:tab/>
        <w:t>Braga B, M., T. “Death is Destiny”: Sovereign Decisions and the Lived Experience of HIV/AIDS and Biomedical Treatment in Central Mozambique: University at Buffalo, State University of New York; 2013.</w:t>
      </w:r>
    </w:p>
    <w:p w14:paraId="7BA410AB" w14:textId="77777777" w:rsidR="004A597F" w:rsidRPr="004A597F" w:rsidRDefault="004A597F" w:rsidP="004A597F">
      <w:pPr>
        <w:pStyle w:val="EndNoteBibliography"/>
        <w:rPr>
          <w:noProof/>
        </w:rPr>
      </w:pPr>
      <w:r w:rsidRPr="004A597F">
        <w:rPr>
          <w:noProof/>
        </w:rPr>
        <w:t>6.</w:t>
      </w:r>
      <w:r w:rsidRPr="004A597F">
        <w:rPr>
          <w:noProof/>
        </w:rPr>
        <w:tab/>
        <w:t>Katz IT, Bogart LM, Cloete C, Crankshaw TL, Giddy J, Govender T, et al. Understanding HIV-infected patients' experiences with PEPFAR-associated transitions at a Centre of Excellence in KwaZulu Natal, South Africa: a qualitative study. AIDS Care. 2015;27(10):1298-303.</w:t>
      </w:r>
    </w:p>
    <w:p w14:paraId="4B1DBE1D" w14:textId="77777777" w:rsidR="004A597F" w:rsidRPr="004A597F" w:rsidRDefault="004A597F" w:rsidP="004A597F">
      <w:pPr>
        <w:pStyle w:val="EndNoteBibliography"/>
        <w:rPr>
          <w:noProof/>
        </w:rPr>
      </w:pPr>
      <w:r w:rsidRPr="004A597F">
        <w:rPr>
          <w:noProof/>
        </w:rPr>
        <w:lastRenderedPageBreak/>
        <w:t>7.</w:t>
      </w:r>
      <w:r w:rsidRPr="004A597F">
        <w:rPr>
          <w:noProof/>
        </w:rPr>
        <w:tab/>
        <w:t>Layer EH, Brahmbhatt H, Beckham SW, Ntogwisangu J, Mwampashi A, Davis WW, et al. "I pray that they accept me without scolding:" experiences with disengagement and re-engagement in HIV care and treatment services in Tanzania. AIDS Patient Care STDS. 2014;28(9):483-8.</w:t>
      </w:r>
    </w:p>
    <w:p w14:paraId="6D01C095" w14:textId="77777777" w:rsidR="004A597F" w:rsidRPr="004A597F" w:rsidRDefault="004A597F" w:rsidP="004A597F">
      <w:pPr>
        <w:pStyle w:val="EndNoteBibliography"/>
        <w:rPr>
          <w:noProof/>
        </w:rPr>
      </w:pPr>
      <w:r w:rsidRPr="004A597F">
        <w:rPr>
          <w:noProof/>
        </w:rPr>
        <w:t>8.</w:t>
      </w:r>
      <w:r w:rsidRPr="004A597F">
        <w:rPr>
          <w:noProof/>
        </w:rPr>
        <w:tab/>
        <w:t>Campbell C, Scott K, Skovdal M, Madanhire C, Nyamukapa C, Gregson S. A good patient? How notions of 'a good patient' affect patient-nurse relationships and ART adherence in Zimbabwe. BMC Infect Dis. 2015;15:404.</w:t>
      </w:r>
    </w:p>
    <w:p w14:paraId="4686C919" w14:textId="77777777" w:rsidR="004A597F" w:rsidRPr="004A597F" w:rsidRDefault="004A597F" w:rsidP="004A597F">
      <w:pPr>
        <w:pStyle w:val="EndNoteBibliography"/>
        <w:rPr>
          <w:noProof/>
        </w:rPr>
      </w:pPr>
      <w:r w:rsidRPr="004A597F">
        <w:rPr>
          <w:noProof/>
        </w:rPr>
        <w:t>9.</w:t>
      </w:r>
      <w:r w:rsidRPr="004A597F">
        <w:rPr>
          <w:noProof/>
        </w:rPr>
        <w:tab/>
        <w:t>Gourlay AW, A.; Birdthisle, I.; Mshana, G.; Michael, D.; Urassa, M. ‘‘It Is Like That, We Didn’t Understand Each Other’’: Exploring the Influence of Patient-Provider Interactions on Prevention of Mother-To-Child Transmission of HIV Service Use in Rural Tanzania. PLoS One. 2014;9(9).</w:t>
      </w:r>
    </w:p>
    <w:p w14:paraId="77214157" w14:textId="77777777" w:rsidR="004A597F" w:rsidRPr="004A597F" w:rsidRDefault="004A597F" w:rsidP="004A597F">
      <w:pPr>
        <w:pStyle w:val="EndNoteBibliography"/>
        <w:rPr>
          <w:noProof/>
        </w:rPr>
      </w:pPr>
      <w:r w:rsidRPr="004A597F">
        <w:rPr>
          <w:noProof/>
        </w:rPr>
        <w:t>10.</w:t>
      </w:r>
      <w:r w:rsidRPr="004A597F">
        <w:rPr>
          <w:noProof/>
        </w:rPr>
        <w:tab/>
        <w:t>Thorne C, Bezabhe WM, Chalmers L, Bereznicki LR, Peterson GM, Bimirew MA, et al. Barriers and Facilitators of Adherence to Antiretroviral Drug Therapy and Retention in Care among Adult HIV-Positive Patients: A Qualitative Study from Ethiopia. PLoS ONE. 2014;9(5).</w:t>
      </w:r>
    </w:p>
    <w:p w14:paraId="31E67E16" w14:textId="77777777" w:rsidR="004A597F" w:rsidRPr="004A597F" w:rsidRDefault="004A597F" w:rsidP="004A597F">
      <w:pPr>
        <w:pStyle w:val="EndNoteBibliography"/>
        <w:rPr>
          <w:noProof/>
        </w:rPr>
      </w:pPr>
      <w:r w:rsidRPr="004A597F">
        <w:rPr>
          <w:noProof/>
        </w:rPr>
        <w:t>11.</w:t>
      </w:r>
      <w:r w:rsidRPr="004A597F">
        <w:rPr>
          <w:noProof/>
        </w:rPr>
        <w:tab/>
        <w:t>Kennedy CE, Baral SD, Fielding-Miller R, Adams D, Dludlu P, Sithole B, et al. "They are human beings, they are Swazi": intersecting stigmas and the positive health, dignity and prevention needs of HIV-positive men who have sex with men in Swaziland. J Int AIDS Soc. 2013;16 Suppl 3:18749.</w:t>
      </w:r>
    </w:p>
    <w:p w14:paraId="680A7823" w14:textId="77777777" w:rsidR="004A597F" w:rsidRPr="004A597F" w:rsidRDefault="004A597F" w:rsidP="004A597F">
      <w:pPr>
        <w:pStyle w:val="EndNoteBibliography"/>
        <w:rPr>
          <w:noProof/>
        </w:rPr>
      </w:pPr>
      <w:r w:rsidRPr="004A597F">
        <w:rPr>
          <w:noProof/>
        </w:rPr>
        <w:t>12.</w:t>
      </w:r>
      <w:r w:rsidRPr="004A597F">
        <w:rPr>
          <w:noProof/>
        </w:rPr>
        <w:tab/>
        <w:t>Siu GE, Seeley J, Wight D. Dividuality, masculine respectability and reputation: how masculinity affects men's uptake of HIV treatment in rural eastern Uganda. Soc Sci Med. 2013;89:45-52.</w:t>
      </w:r>
    </w:p>
    <w:p w14:paraId="16AA0001" w14:textId="77777777" w:rsidR="004A597F" w:rsidRPr="004A597F" w:rsidRDefault="004A597F" w:rsidP="004A597F">
      <w:pPr>
        <w:pStyle w:val="EndNoteBibliography"/>
        <w:rPr>
          <w:noProof/>
        </w:rPr>
      </w:pPr>
      <w:r w:rsidRPr="004A597F">
        <w:rPr>
          <w:noProof/>
        </w:rPr>
        <w:t>13.</w:t>
      </w:r>
      <w:r w:rsidRPr="004A597F">
        <w:rPr>
          <w:noProof/>
        </w:rPr>
        <w:tab/>
        <w:t>Guise A, Rhodes T, Ndimbii J, Ayon S, Nnaji O. Access to HIV treatment and care for people who inject drugs in Kenya: a short report. AIDS Care. 2016;28(12):1595-9.</w:t>
      </w:r>
    </w:p>
    <w:p w14:paraId="6D3F5D3A" w14:textId="77777777" w:rsidR="004A597F" w:rsidRPr="004A597F" w:rsidRDefault="004A597F" w:rsidP="004A597F">
      <w:pPr>
        <w:pStyle w:val="EndNoteBibliography"/>
        <w:rPr>
          <w:noProof/>
        </w:rPr>
      </w:pPr>
      <w:r w:rsidRPr="004A597F">
        <w:rPr>
          <w:noProof/>
        </w:rPr>
        <w:t>14.</w:t>
      </w:r>
      <w:r w:rsidRPr="004A597F">
        <w:rPr>
          <w:noProof/>
        </w:rPr>
        <w:tab/>
        <w:t>Busza J, Dauya E, Bandason T, Mujuru H, Ferrand RA. "I don't want financial support but verbal support." How do caregivers manage children's access to and retention in HIV care in urban Zimbabwe? J Int AIDS Soc. 2014;17:18839.</w:t>
      </w:r>
    </w:p>
    <w:p w14:paraId="79C9F82B" w14:textId="77777777" w:rsidR="004A597F" w:rsidRPr="004A597F" w:rsidRDefault="004A597F" w:rsidP="004A597F">
      <w:pPr>
        <w:pStyle w:val="EndNoteBibliography"/>
        <w:rPr>
          <w:noProof/>
        </w:rPr>
      </w:pPr>
      <w:r w:rsidRPr="004A597F">
        <w:rPr>
          <w:noProof/>
        </w:rPr>
        <w:t>15.</w:t>
      </w:r>
      <w:r w:rsidRPr="004A597F">
        <w:rPr>
          <w:noProof/>
        </w:rPr>
        <w:tab/>
        <w:t>McMahon SA, Kennedy CE, Winch PJ, Kombe M, Killewo J, Kilewo C. Stigma, Facility Constraints, and Personal Disbelief: Why Women Disengage from HIV Care During and After Pregnancy in Morogoro Region, Tanzania. AIDS and Behavior. 2016;21(1):317-29.</w:t>
      </w:r>
    </w:p>
    <w:p w14:paraId="17E1F313" w14:textId="77777777" w:rsidR="004A597F" w:rsidRPr="004A597F" w:rsidRDefault="004A597F" w:rsidP="004A597F">
      <w:pPr>
        <w:pStyle w:val="EndNoteBibliography"/>
        <w:rPr>
          <w:noProof/>
        </w:rPr>
      </w:pPr>
      <w:r w:rsidRPr="004A597F">
        <w:rPr>
          <w:noProof/>
        </w:rPr>
        <w:t>16.</w:t>
      </w:r>
      <w:r w:rsidRPr="004A597F">
        <w:rPr>
          <w:noProof/>
        </w:rPr>
        <w:tab/>
        <w:t>Naik R. Linkage to care following</w:t>
      </w:r>
    </w:p>
    <w:p w14:paraId="16962DCF" w14:textId="77777777" w:rsidR="004A597F" w:rsidRPr="004A597F" w:rsidRDefault="004A597F" w:rsidP="004A597F">
      <w:pPr>
        <w:pStyle w:val="EndNoteBibliography"/>
        <w:rPr>
          <w:noProof/>
        </w:rPr>
      </w:pPr>
      <w:r w:rsidRPr="004A597F">
        <w:rPr>
          <w:noProof/>
        </w:rPr>
        <w:t>home-based HIV counseling and testing: a mixed methods study in rural South Africa: University of Boston; 2013.</w:t>
      </w:r>
    </w:p>
    <w:p w14:paraId="429C817C" w14:textId="77777777" w:rsidR="004A597F" w:rsidRPr="004A597F" w:rsidRDefault="004A597F" w:rsidP="004A597F">
      <w:pPr>
        <w:pStyle w:val="EndNoteBibliography"/>
        <w:rPr>
          <w:noProof/>
        </w:rPr>
      </w:pPr>
      <w:r w:rsidRPr="004A597F">
        <w:rPr>
          <w:noProof/>
        </w:rPr>
        <w:t>17.</w:t>
      </w:r>
      <w:r w:rsidRPr="004A597F">
        <w:rPr>
          <w:noProof/>
        </w:rPr>
        <w:tab/>
        <w:t>Axelsson JM, Hallager S, Barfod TS. Antiretroviral therapy adherence strategies used by patients of a large HIV clinic in Lesotho. J Health Popul Nutr. 2015;33:10.</w:t>
      </w:r>
    </w:p>
    <w:p w14:paraId="248129F8" w14:textId="77777777" w:rsidR="004A597F" w:rsidRPr="004A597F" w:rsidRDefault="004A597F" w:rsidP="004A597F">
      <w:pPr>
        <w:pStyle w:val="EndNoteBibliography"/>
        <w:rPr>
          <w:noProof/>
        </w:rPr>
      </w:pPr>
      <w:r w:rsidRPr="004A597F">
        <w:rPr>
          <w:noProof/>
        </w:rPr>
        <w:t>18.</w:t>
      </w:r>
      <w:r w:rsidRPr="004A597F">
        <w:rPr>
          <w:noProof/>
        </w:rPr>
        <w:tab/>
        <w:t>Saleem HT, Mushi D, Hassan S, Bruce RD, Cooke A, Mbwambo J, et al. "Can't you initiate me here?": Challenges to timely initiation on antiretroviral therapy among methadone clients in Dar es Salaam, Tanzania. Int J Drug Policy. 2016;30:59-65.</w:t>
      </w:r>
    </w:p>
    <w:p w14:paraId="0A0D32C3" w14:textId="77777777" w:rsidR="004A597F" w:rsidRPr="004A597F" w:rsidRDefault="004A597F" w:rsidP="004A597F">
      <w:pPr>
        <w:pStyle w:val="EndNoteBibliography"/>
        <w:rPr>
          <w:noProof/>
        </w:rPr>
      </w:pPr>
      <w:r w:rsidRPr="004A597F">
        <w:rPr>
          <w:noProof/>
        </w:rPr>
        <w:t>19.</w:t>
      </w:r>
      <w:r w:rsidRPr="004A597F">
        <w:rPr>
          <w:noProof/>
        </w:rPr>
        <w:tab/>
        <w:t>Nakanwagi S, Matovu JK, Kintu BN, Kaharuza F, Wanyenze RK. Facilitators and Barriers to Linkage to HIV Care among Female Sex Workers Receiving HIV Testing Services at a Community-Based Organization in Periurban Uganda: A Qualitative Study. J Sex Transm Dis. 2016;2016:7673014.</w:t>
      </w:r>
    </w:p>
    <w:p w14:paraId="25651349" w14:textId="77777777" w:rsidR="004A597F" w:rsidRPr="004A597F" w:rsidRDefault="004A597F" w:rsidP="004A597F">
      <w:pPr>
        <w:pStyle w:val="EndNoteBibliography"/>
        <w:rPr>
          <w:noProof/>
        </w:rPr>
      </w:pPr>
      <w:r w:rsidRPr="004A597F">
        <w:rPr>
          <w:noProof/>
        </w:rPr>
        <w:lastRenderedPageBreak/>
        <w:t>20.</w:t>
      </w:r>
      <w:r w:rsidRPr="004A597F">
        <w:rPr>
          <w:noProof/>
        </w:rPr>
        <w:tab/>
        <w:t>Jones C. Between State and Sickness: The Social Experience of HIV/AIDS illness management and treatment in Grahamstown, South Africa [Dissertation]: Graduate School-New Brunswick</w:t>
      </w:r>
    </w:p>
    <w:p w14:paraId="4FC11299" w14:textId="77777777" w:rsidR="004A597F" w:rsidRPr="004A597F" w:rsidRDefault="004A597F" w:rsidP="004A597F">
      <w:pPr>
        <w:pStyle w:val="EndNoteBibliography"/>
        <w:rPr>
          <w:noProof/>
        </w:rPr>
      </w:pPr>
      <w:r w:rsidRPr="004A597F">
        <w:rPr>
          <w:noProof/>
        </w:rPr>
        <w:t>Rutgers, The State University of New Jersey; 2014.</w:t>
      </w:r>
    </w:p>
    <w:p w14:paraId="6075AC27" w14:textId="77777777" w:rsidR="004A597F" w:rsidRPr="004A597F" w:rsidRDefault="004A597F" w:rsidP="004A597F">
      <w:pPr>
        <w:pStyle w:val="EndNoteBibliography"/>
        <w:rPr>
          <w:noProof/>
        </w:rPr>
      </w:pPr>
      <w:r w:rsidRPr="004A597F">
        <w:rPr>
          <w:noProof/>
        </w:rPr>
        <w:t>21.</w:t>
      </w:r>
      <w:r w:rsidRPr="004A597F">
        <w:rPr>
          <w:noProof/>
        </w:rPr>
        <w:tab/>
        <w:t>Rasmussen LM. Counselling clients to follow 'the rules' of safe sex and ARV treatment. Cult Health Sex. 2013;15 Suppl 4:S537-52.</w:t>
      </w:r>
    </w:p>
    <w:p w14:paraId="41EFC5A8" w14:textId="3CF364FA" w:rsidR="000E23DA" w:rsidRPr="0014441D" w:rsidRDefault="00233711" w:rsidP="0014441D">
      <w:r>
        <w:fldChar w:fldCharType="end"/>
      </w:r>
    </w:p>
    <w:sectPr w:rsidR="000E23DA" w:rsidRPr="0014441D" w:rsidSect="00424A70">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vwwpfrtreva6eazpex50wuewwdxa992f22&quot;&gt;My EndNote Library&lt;record-ids&gt;&lt;item&gt;16&lt;/item&gt;&lt;item&gt;24&lt;/item&gt;&lt;item&gt;179&lt;/item&gt;&lt;item&gt;185&lt;/item&gt;&lt;item&gt;187&lt;/item&gt;&lt;item&gt;188&lt;/item&gt;&lt;item&gt;199&lt;/item&gt;&lt;item&gt;200&lt;/item&gt;&lt;item&gt;202&lt;/item&gt;&lt;item&gt;207&lt;/item&gt;&lt;item&gt;211&lt;/item&gt;&lt;item&gt;212&lt;/item&gt;&lt;item&gt;213&lt;/item&gt;&lt;item&gt;220&lt;/item&gt;&lt;item&gt;223&lt;/item&gt;&lt;item&gt;228&lt;/item&gt;&lt;item&gt;230&lt;/item&gt;&lt;item&gt;232&lt;/item&gt;&lt;item&gt;233&lt;/item&gt;&lt;item&gt;234&lt;/item&gt;&lt;item&gt;239&lt;/item&gt;&lt;/record-ids&gt;&lt;/item&gt;&lt;/Libraries&gt;"/>
  </w:docVars>
  <w:rsids>
    <w:rsidRoot w:val="00424A70"/>
    <w:rsid w:val="000015F3"/>
    <w:rsid w:val="00005BA0"/>
    <w:rsid w:val="00010664"/>
    <w:rsid w:val="0001144C"/>
    <w:rsid w:val="000124A6"/>
    <w:rsid w:val="00012B14"/>
    <w:rsid w:val="000133C7"/>
    <w:rsid w:val="00021202"/>
    <w:rsid w:val="00025109"/>
    <w:rsid w:val="000257EC"/>
    <w:rsid w:val="0002712B"/>
    <w:rsid w:val="000273FB"/>
    <w:rsid w:val="000323D2"/>
    <w:rsid w:val="0003417B"/>
    <w:rsid w:val="00034365"/>
    <w:rsid w:val="00035557"/>
    <w:rsid w:val="0003779E"/>
    <w:rsid w:val="00054559"/>
    <w:rsid w:val="000546C4"/>
    <w:rsid w:val="00061510"/>
    <w:rsid w:val="00064429"/>
    <w:rsid w:val="0006644A"/>
    <w:rsid w:val="00070057"/>
    <w:rsid w:val="00071887"/>
    <w:rsid w:val="00076768"/>
    <w:rsid w:val="00076B2F"/>
    <w:rsid w:val="00076E7C"/>
    <w:rsid w:val="00077B75"/>
    <w:rsid w:val="00080787"/>
    <w:rsid w:val="000810F4"/>
    <w:rsid w:val="00083F6B"/>
    <w:rsid w:val="0008423E"/>
    <w:rsid w:val="000863FA"/>
    <w:rsid w:val="00090450"/>
    <w:rsid w:val="000B0318"/>
    <w:rsid w:val="000B12F9"/>
    <w:rsid w:val="000B1998"/>
    <w:rsid w:val="000B3B89"/>
    <w:rsid w:val="000B4F58"/>
    <w:rsid w:val="000D4CBD"/>
    <w:rsid w:val="000E23DA"/>
    <w:rsid w:val="000E7B44"/>
    <w:rsid w:val="000E7E2C"/>
    <w:rsid w:val="000F245E"/>
    <w:rsid w:val="000F2E45"/>
    <w:rsid w:val="000F319D"/>
    <w:rsid w:val="000F5FA8"/>
    <w:rsid w:val="00106336"/>
    <w:rsid w:val="0011382A"/>
    <w:rsid w:val="001178B2"/>
    <w:rsid w:val="00121C27"/>
    <w:rsid w:val="00122672"/>
    <w:rsid w:val="001245E8"/>
    <w:rsid w:val="001254A3"/>
    <w:rsid w:val="001428D3"/>
    <w:rsid w:val="0014441D"/>
    <w:rsid w:val="001448DE"/>
    <w:rsid w:val="00144E8A"/>
    <w:rsid w:val="00151F49"/>
    <w:rsid w:val="00152C35"/>
    <w:rsid w:val="0015352A"/>
    <w:rsid w:val="00164460"/>
    <w:rsid w:val="001675CC"/>
    <w:rsid w:val="00171244"/>
    <w:rsid w:val="001719F5"/>
    <w:rsid w:val="00174EB2"/>
    <w:rsid w:val="00175907"/>
    <w:rsid w:val="00181B3F"/>
    <w:rsid w:val="00183DEB"/>
    <w:rsid w:val="00184160"/>
    <w:rsid w:val="00185B97"/>
    <w:rsid w:val="001867F0"/>
    <w:rsid w:val="0018772B"/>
    <w:rsid w:val="001878CA"/>
    <w:rsid w:val="001906A8"/>
    <w:rsid w:val="00190AB1"/>
    <w:rsid w:val="001940A0"/>
    <w:rsid w:val="00194E56"/>
    <w:rsid w:val="001970A9"/>
    <w:rsid w:val="001A4388"/>
    <w:rsid w:val="001A780C"/>
    <w:rsid w:val="001A7AB3"/>
    <w:rsid w:val="001B156C"/>
    <w:rsid w:val="001C3562"/>
    <w:rsid w:val="001C4C8E"/>
    <w:rsid w:val="001C5984"/>
    <w:rsid w:val="001C61CA"/>
    <w:rsid w:val="001D0B04"/>
    <w:rsid w:val="001D27AE"/>
    <w:rsid w:val="001D434D"/>
    <w:rsid w:val="001D437A"/>
    <w:rsid w:val="001D484C"/>
    <w:rsid w:val="001D6BF6"/>
    <w:rsid w:val="001E0757"/>
    <w:rsid w:val="001E22DE"/>
    <w:rsid w:val="001E2EFE"/>
    <w:rsid w:val="001E38D1"/>
    <w:rsid w:val="001E6C4C"/>
    <w:rsid w:val="001E71CA"/>
    <w:rsid w:val="001F0F05"/>
    <w:rsid w:val="001F2746"/>
    <w:rsid w:val="001F2EFF"/>
    <w:rsid w:val="001F3347"/>
    <w:rsid w:val="002006B2"/>
    <w:rsid w:val="00204F1A"/>
    <w:rsid w:val="00205657"/>
    <w:rsid w:val="002062F4"/>
    <w:rsid w:val="00207EBB"/>
    <w:rsid w:val="00210264"/>
    <w:rsid w:val="002127A5"/>
    <w:rsid w:val="00214589"/>
    <w:rsid w:val="00217E88"/>
    <w:rsid w:val="00223BA0"/>
    <w:rsid w:val="00227E6D"/>
    <w:rsid w:val="002307C3"/>
    <w:rsid w:val="002327B8"/>
    <w:rsid w:val="00233711"/>
    <w:rsid w:val="00233785"/>
    <w:rsid w:val="0024016D"/>
    <w:rsid w:val="002418FE"/>
    <w:rsid w:val="00244AA6"/>
    <w:rsid w:val="00246FCE"/>
    <w:rsid w:val="00252EFA"/>
    <w:rsid w:val="002559EF"/>
    <w:rsid w:val="00257A87"/>
    <w:rsid w:val="002611C3"/>
    <w:rsid w:val="002614DF"/>
    <w:rsid w:val="002647B9"/>
    <w:rsid w:val="0026666D"/>
    <w:rsid w:val="0026755C"/>
    <w:rsid w:val="00273C93"/>
    <w:rsid w:val="002750B1"/>
    <w:rsid w:val="002750C1"/>
    <w:rsid w:val="0028249A"/>
    <w:rsid w:val="00282B23"/>
    <w:rsid w:val="002868B3"/>
    <w:rsid w:val="00296C85"/>
    <w:rsid w:val="002A2153"/>
    <w:rsid w:val="002B68F2"/>
    <w:rsid w:val="002C7894"/>
    <w:rsid w:val="002D2361"/>
    <w:rsid w:val="002D3195"/>
    <w:rsid w:val="002D34C3"/>
    <w:rsid w:val="002D5444"/>
    <w:rsid w:val="002D55F8"/>
    <w:rsid w:val="002E72E5"/>
    <w:rsid w:val="002F0F2E"/>
    <w:rsid w:val="002F2D83"/>
    <w:rsid w:val="002F4945"/>
    <w:rsid w:val="00307902"/>
    <w:rsid w:val="0031169F"/>
    <w:rsid w:val="00315B37"/>
    <w:rsid w:val="00316153"/>
    <w:rsid w:val="00320D95"/>
    <w:rsid w:val="00324203"/>
    <w:rsid w:val="00330AE5"/>
    <w:rsid w:val="00331595"/>
    <w:rsid w:val="00333510"/>
    <w:rsid w:val="00345D7F"/>
    <w:rsid w:val="0035569B"/>
    <w:rsid w:val="00357BCE"/>
    <w:rsid w:val="00362806"/>
    <w:rsid w:val="00371E4F"/>
    <w:rsid w:val="003735CA"/>
    <w:rsid w:val="00374468"/>
    <w:rsid w:val="00375989"/>
    <w:rsid w:val="00375CF2"/>
    <w:rsid w:val="00380008"/>
    <w:rsid w:val="003807EF"/>
    <w:rsid w:val="00382E8F"/>
    <w:rsid w:val="00385B31"/>
    <w:rsid w:val="00390273"/>
    <w:rsid w:val="00391AC4"/>
    <w:rsid w:val="0039457E"/>
    <w:rsid w:val="003949D5"/>
    <w:rsid w:val="00396E85"/>
    <w:rsid w:val="00397283"/>
    <w:rsid w:val="003A03EA"/>
    <w:rsid w:val="003A7171"/>
    <w:rsid w:val="003B13BA"/>
    <w:rsid w:val="003B1979"/>
    <w:rsid w:val="003B1CDE"/>
    <w:rsid w:val="003B2D90"/>
    <w:rsid w:val="003D0703"/>
    <w:rsid w:val="003D2BE3"/>
    <w:rsid w:val="003D39FC"/>
    <w:rsid w:val="003D5FC2"/>
    <w:rsid w:val="003D6B89"/>
    <w:rsid w:val="003E2FA0"/>
    <w:rsid w:val="003E42B1"/>
    <w:rsid w:val="003F7A76"/>
    <w:rsid w:val="00411E83"/>
    <w:rsid w:val="00421351"/>
    <w:rsid w:val="004243E1"/>
    <w:rsid w:val="00424A70"/>
    <w:rsid w:val="00424DED"/>
    <w:rsid w:val="0042737C"/>
    <w:rsid w:val="00441E3A"/>
    <w:rsid w:val="00443896"/>
    <w:rsid w:val="00444BB6"/>
    <w:rsid w:val="00446DDA"/>
    <w:rsid w:val="00447506"/>
    <w:rsid w:val="00447BD8"/>
    <w:rsid w:val="004540B2"/>
    <w:rsid w:val="00455E88"/>
    <w:rsid w:val="00461AAC"/>
    <w:rsid w:val="0046233B"/>
    <w:rsid w:val="00462C18"/>
    <w:rsid w:val="00463D36"/>
    <w:rsid w:val="00471653"/>
    <w:rsid w:val="0047451A"/>
    <w:rsid w:val="00475314"/>
    <w:rsid w:val="0047620E"/>
    <w:rsid w:val="00483665"/>
    <w:rsid w:val="00483C1A"/>
    <w:rsid w:val="004840F2"/>
    <w:rsid w:val="004840FF"/>
    <w:rsid w:val="0048480A"/>
    <w:rsid w:val="00485499"/>
    <w:rsid w:val="00485B79"/>
    <w:rsid w:val="00485F3A"/>
    <w:rsid w:val="00486B5C"/>
    <w:rsid w:val="00494070"/>
    <w:rsid w:val="00494648"/>
    <w:rsid w:val="004971AB"/>
    <w:rsid w:val="00497589"/>
    <w:rsid w:val="00497CF5"/>
    <w:rsid w:val="004A3844"/>
    <w:rsid w:val="004A3C4F"/>
    <w:rsid w:val="004A43FA"/>
    <w:rsid w:val="004A597F"/>
    <w:rsid w:val="004A77AD"/>
    <w:rsid w:val="004B3FEA"/>
    <w:rsid w:val="004C1E64"/>
    <w:rsid w:val="004C2950"/>
    <w:rsid w:val="004C45D6"/>
    <w:rsid w:val="004C5157"/>
    <w:rsid w:val="004C7644"/>
    <w:rsid w:val="004D1484"/>
    <w:rsid w:val="004D73B9"/>
    <w:rsid w:val="004D7DC7"/>
    <w:rsid w:val="004E0B1B"/>
    <w:rsid w:val="004F02E1"/>
    <w:rsid w:val="004F477D"/>
    <w:rsid w:val="004F5E72"/>
    <w:rsid w:val="00504730"/>
    <w:rsid w:val="00504DE6"/>
    <w:rsid w:val="005052D3"/>
    <w:rsid w:val="00531EB4"/>
    <w:rsid w:val="005364AC"/>
    <w:rsid w:val="00541910"/>
    <w:rsid w:val="00542FF7"/>
    <w:rsid w:val="005439C8"/>
    <w:rsid w:val="00546D65"/>
    <w:rsid w:val="005507CF"/>
    <w:rsid w:val="00550DDB"/>
    <w:rsid w:val="00551E1F"/>
    <w:rsid w:val="00554B06"/>
    <w:rsid w:val="005630A0"/>
    <w:rsid w:val="00564EF4"/>
    <w:rsid w:val="00565B5B"/>
    <w:rsid w:val="005669E9"/>
    <w:rsid w:val="005715C4"/>
    <w:rsid w:val="00575DBA"/>
    <w:rsid w:val="00576CCE"/>
    <w:rsid w:val="00580E87"/>
    <w:rsid w:val="0058267E"/>
    <w:rsid w:val="00587EB0"/>
    <w:rsid w:val="00595E85"/>
    <w:rsid w:val="005A276B"/>
    <w:rsid w:val="005A6516"/>
    <w:rsid w:val="005A6793"/>
    <w:rsid w:val="005B5E9F"/>
    <w:rsid w:val="005B70E6"/>
    <w:rsid w:val="005C1A3B"/>
    <w:rsid w:val="005C45F6"/>
    <w:rsid w:val="005D0A19"/>
    <w:rsid w:val="005D44E0"/>
    <w:rsid w:val="005D4591"/>
    <w:rsid w:val="005D4A22"/>
    <w:rsid w:val="005E352D"/>
    <w:rsid w:val="005F155A"/>
    <w:rsid w:val="005F6454"/>
    <w:rsid w:val="005F65F7"/>
    <w:rsid w:val="005F6A30"/>
    <w:rsid w:val="00603991"/>
    <w:rsid w:val="006056A4"/>
    <w:rsid w:val="006063AA"/>
    <w:rsid w:val="0061523B"/>
    <w:rsid w:val="0061604B"/>
    <w:rsid w:val="00617C27"/>
    <w:rsid w:val="00630492"/>
    <w:rsid w:val="00631E8E"/>
    <w:rsid w:val="00642D19"/>
    <w:rsid w:val="00645C3F"/>
    <w:rsid w:val="0065106E"/>
    <w:rsid w:val="00651BC1"/>
    <w:rsid w:val="006526A4"/>
    <w:rsid w:val="006573BD"/>
    <w:rsid w:val="00661662"/>
    <w:rsid w:val="00665214"/>
    <w:rsid w:val="00666896"/>
    <w:rsid w:val="00666C96"/>
    <w:rsid w:val="00675327"/>
    <w:rsid w:val="00675C43"/>
    <w:rsid w:val="00677026"/>
    <w:rsid w:val="006826B7"/>
    <w:rsid w:val="006843C6"/>
    <w:rsid w:val="006849F1"/>
    <w:rsid w:val="00684BED"/>
    <w:rsid w:val="00687BE7"/>
    <w:rsid w:val="006914D2"/>
    <w:rsid w:val="0069690B"/>
    <w:rsid w:val="006A205F"/>
    <w:rsid w:val="006A6101"/>
    <w:rsid w:val="006A698D"/>
    <w:rsid w:val="006B1AD6"/>
    <w:rsid w:val="006B3602"/>
    <w:rsid w:val="006B489C"/>
    <w:rsid w:val="006B4E60"/>
    <w:rsid w:val="006B77D8"/>
    <w:rsid w:val="006B788A"/>
    <w:rsid w:val="006C0333"/>
    <w:rsid w:val="006D0860"/>
    <w:rsid w:val="006D12FC"/>
    <w:rsid w:val="006D2994"/>
    <w:rsid w:val="006D6091"/>
    <w:rsid w:val="006D62E5"/>
    <w:rsid w:val="006D703F"/>
    <w:rsid w:val="006E154D"/>
    <w:rsid w:val="006E2019"/>
    <w:rsid w:val="006E36F3"/>
    <w:rsid w:val="006F320B"/>
    <w:rsid w:val="006F3C1D"/>
    <w:rsid w:val="00702D3A"/>
    <w:rsid w:val="00703F13"/>
    <w:rsid w:val="0070574B"/>
    <w:rsid w:val="007057BF"/>
    <w:rsid w:val="0070682F"/>
    <w:rsid w:val="0071025C"/>
    <w:rsid w:val="00713073"/>
    <w:rsid w:val="00713E04"/>
    <w:rsid w:val="0071440B"/>
    <w:rsid w:val="00715AE2"/>
    <w:rsid w:val="00724059"/>
    <w:rsid w:val="00727722"/>
    <w:rsid w:val="00741948"/>
    <w:rsid w:val="0074338A"/>
    <w:rsid w:val="00743FD0"/>
    <w:rsid w:val="007531DC"/>
    <w:rsid w:val="007545D7"/>
    <w:rsid w:val="0075617B"/>
    <w:rsid w:val="007573B5"/>
    <w:rsid w:val="00761B4D"/>
    <w:rsid w:val="007657E6"/>
    <w:rsid w:val="00765D83"/>
    <w:rsid w:val="00766DE8"/>
    <w:rsid w:val="00767249"/>
    <w:rsid w:val="007703CE"/>
    <w:rsid w:val="0077163B"/>
    <w:rsid w:val="00771C82"/>
    <w:rsid w:val="00774069"/>
    <w:rsid w:val="00786134"/>
    <w:rsid w:val="00786D70"/>
    <w:rsid w:val="00787A62"/>
    <w:rsid w:val="0079028F"/>
    <w:rsid w:val="00794C3A"/>
    <w:rsid w:val="00796F13"/>
    <w:rsid w:val="007A291B"/>
    <w:rsid w:val="007A5D2A"/>
    <w:rsid w:val="007B1D9C"/>
    <w:rsid w:val="007B3095"/>
    <w:rsid w:val="007B4A55"/>
    <w:rsid w:val="007B7E11"/>
    <w:rsid w:val="007C2F3C"/>
    <w:rsid w:val="007C3371"/>
    <w:rsid w:val="007D57BB"/>
    <w:rsid w:val="007E1C40"/>
    <w:rsid w:val="007E3770"/>
    <w:rsid w:val="007E5356"/>
    <w:rsid w:val="007E5697"/>
    <w:rsid w:val="007E5BDF"/>
    <w:rsid w:val="007F0E28"/>
    <w:rsid w:val="007F6B53"/>
    <w:rsid w:val="00813194"/>
    <w:rsid w:val="00826435"/>
    <w:rsid w:val="00827DF9"/>
    <w:rsid w:val="00831414"/>
    <w:rsid w:val="00831F9E"/>
    <w:rsid w:val="0083586D"/>
    <w:rsid w:val="0084779B"/>
    <w:rsid w:val="00853342"/>
    <w:rsid w:val="0085336A"/>
    <w:rsid w:val="00853D97"/>
    <w:rsid w:val="008552C0"/>
    <w:rsid w:val="00856E98"/>
    <w:rsid w:val="00861A06"/>
    <w:rsid w:val="00873E6C"/>
    <w:rsid w:val="00876028"/>
    <w:rsid w:val="008765E8"/>
    <w:rsid w:val="0088240D"/>
    <w:rsid w:val="00883CB3"/>
    <w:rsid w:val="008856D3"/>
    <w:rsid w:val="00890951"/>
    <w:rsid w:val="00892FDF"/>
    <w:rsid w:val="00897441"/>
    <w:rsid w:val="008A25AD"/>
    <w:rsid w:val="008A2FBE"/>
    <w:rsid w:val="008A3337"/>
    <w:rsid w:val="008A40D3"/>
    <w:rsid w:val="008A54DF"/>
    <w:rsid w:val="008A5C1D"/>
    <w:rsid w:val="008C0EF8"/>
    <w:rsid w:val="008E06CF"/>
    <w:rsid w:val="008E1328"/>
    <w:rsid w:val="008E170F"/>
    <w:rsid w:val="008F0211"/>
    <w:rsid w:val="008F2EEB"/>
    <w:rsid w:val="008F464F"/>
    <w:rsid w:val="00900A2B"/>
    <w:rsid w:val="00903FD9"/>
    <w:rsid w:val="00916426"/>
    <w:rsid w:val="009168ED"/>
    <w:rsid w:val="00921057"/>
    <w:rsid w:val="00921AB3"/>
    <w:rsid w:val="0092205D"/>
    <w:rsid w:val="00930E2B"/>
    <w:rsid w:val="009323D8"/>
    <w:rsid w:val="009354F8"/>
    <w:rsid w:val="00935B88"/>
    <w:rsid w:val="00935D7D"/>
    <w:rsid w:val="009407CF"/>
    <w:rsid w:val="00941C28"/>
    <w:rsid w:val="0094293B"/>
    <w:rsid w:val="00942D4A"/>
    <w:rsid w:val="00954DAF"/>
    <w:rsid w:val="00957EFC"/>
    <w:rsid w:val="00962A36"/>
    <w:rsid w:val="009633A2"/>
    <w:rsid w:val="009702F5"/>
    <w:rsid w:val="00971AE2"/>
    <w:rsid w:val="00973E7F"/>
    <w:rsid w:val="00973FF5"/>
    <w:rsid w:val="009845E2"/>
    <w:rsid w:val="00985008"/>
    <w:rsid w:val="00986505"/>
    <w:rsid w:val="009931D3"/>
    <w:rsid w:val="009931EE"/>
    <w:rsid w:val="009969A7"/>
    <w:rsid w:val="00996E53"/>
    <w:rsid w:val="009A1149"/>
    <w:rsid w:val="009A452B"/>
    <w:rsid w:val="009A4AAF"/>
    <w:rsid w:val="009A61F4"/>
    <w:rsid w:val="009A7F47"/>
    <w:rsid w:val="009B114C"/>
    <w:rsid w:val="009C7414"/>
    <w:rsid w:val="009D0503"/>
    <w:rsid w:val="009D2B33"/>
    <w:rsid w:val="009E2996"/>
    <w:rsid w:val="009E2FFF"/>
    <w:rsid w:val="009E47EF"/>
    <w:rsid w:val="009E53E8"/>
    <w:rsid w:val="009F0813"/>
    <w:rsid w:val="009F1F52"/>
    <w:rsid w:val="009F2B52"/>
    <w:rsid w:val="009F4409"/>
    <w:rsid w:val="00A051A7"/>
    <w:rsid w:val="00A069DF"/>
    <w:rsid w:val="00A17541"/>
    <w:rsid w:val="00A20863"/>
    <w:rsid w:val="00A20E8A"/>
    <w:rsid w:val="00A2261E"/>
    <w:rsid w:val="00A228F9"/>
    <w:rsid w:val="00A253AF"/>
    <w:rsid w:val="00A25754"/>
    <w:rsid w:val="00A317AB"/>
    <w:rsid w:val="00A329BC"/>
    <w:rsid w:val="00A34154"/>
    <w:rsid w:val="00A36AE8"/>
    <w:rsid w:val="00A4057A"/>
    <w:rsid w:val="00A536E9"/>
    <w:rsid w:val="00A53BC2"/>
    <w:rsid w:val="00A644AA"/>
    <w:rsid w:val="00A672BC"/>
    <w:rsid w:val="00A67EF6"/>
    <w:rsid w:val="00A7394E"/>
    <w:rsid w:val="00A84D00"/>
    <w:rsid w:val="00A8599B"/>
    <w:rsid w:val="00A935DE"/>
    <w:rsid w:val="00A93907"/>
    <w:rsid w:val="00A95306"/>
    <w:rsid w:val="00A969F2"/>
    <w:rsid w:val="00A96F0D"/>
    <w:rsid w:val="00A97A4E"/>
    <w:rsid w:val="00AA2C4B"/>
    <w:rsid w:val="00AA2EFC"/>
    <w:rsid w:val="00AA649E"/>
    <w:rsid w:val="00AA6586"/>
    <w:rsid w:val="00AB00E6"/>
    <w:rsid w:val="00AB1E93"/>
    <w:rsid w:val="00AB5DAD"/>
    <w:rsid w:val="00AB6DD9"/>
    <w:rsid w:val="00AB6EEB"/>
    <w:rsid w:val="00AC0B65"/>
    <w:rsid w:val="00AC0EC7"/>
    <w:rsid w:val="00AC1405"/>
    <w:rsid w:val="00AC22D9"/>
    <w:rsid w:val="00AC7B1D"/>
    <w:rsid w:val="00AE04DB"/>
    <w:rsid w:val="00AE24ED"/>
    <w:rsid w:val="00AE3445"/>
    <w:rsid w:val="00AE54DA"/>
    <w:rsid w:val="00AE749B"/>
    <w:rsid w:val="00AF1A3F"/>
    <w:rsid w:val="00AF2C63"/>
    <w:rsid w:val="00AF7976"/>
    <w:rsid w:val="00AF7C19"/>
    <w:rsid w:val="00B00FC0"/>
    <w:rsid w:val="00B118CE"/>
    <w:rsid w:val="00B138CF"/>
    <w:rsid w:val="00B13F1B"/>
    <w:rsid w:val="00B21095"/>
    <w:rsid w:val="00B21760"/>
    <w:rsid w:val="00B21B61"/>
    <w:rsid w:val="00B24823"/>
    <w:rsid w:val="00B333E3"/>
    <w:rsid w:val="00B354A5"/>
    <w:rsid w:val="00B359F3"/>
    <w:rsid w:val="00B36221"/>
    <w:rsid w:val="00B43065"/>
    <w:rsid w:val="00B43312"/>
    <w:rsid w:val="00B5171B"/>
    <w:rsid w:val="00B52D36"/>
    <w:rsid w:val="00B5344D"/>
    <w:rsid w:val="00B539EE"/>
    <w:rsid w:val="00B619A2"/>
    <w:rsid w:val="00B716C7"/>
    <w:rsid w:val="00B76095"/>
    <w:rsid w:val="00B839BC"/>
    <w:rsid w:val="00B90FB2"/>
    <w:rsid w:val="00B960D6"/>
    <w:rsid w:val="00B968AC"/>
    <w:rsid w:val="00BA1E53"/>
    <w:rsid w:val="00BA5E88"/>
    <w:rsid w:val="00BB247D"/>
    <w:rsid w:val="00BB25F7"/>
    <w:rsid w:val="00BC5FAF"/>
    <w:rsid w:val="00BC60E2"/>
    <w:rsid w:val="00BD09E1"/>
    <w:rsid w:val="00BD6197"/>
    <w:rsid w:val="00BE0F96"/>
    <w:rsid w:val="00BE3A60"/>
    <w:rsid w:val="00BF4A33"/>
    <w:rsid w:val="00C0072F"/>
    <w:rsid w:val="00C0310A"/>
    <w:rsid w:val="00C03307"/>
    <w:rsid w:val="00C12F61"/>
    <w:rsid w:val="00C14294"/>
    <w:rsid w:val="00C15AC7"/>
    <w:rsid w:val="00C235DF"/>
    <w:rsid w:val="00C252CA"/>
    <w:rsid w:val="00C26590"/>
    <w:rsid w:val="00C26BE9"/>
    <w:rsid w:val="00C26C91"/>
    <w:rsid w:val="00C323B5"/>
    <w:rsid w:val="00C35DBB"/>
    <w:rsid w:val="00C4156D"/>
    <w:rsid w:val="00C5255C"/>
    <w:rsid w:val="00C53C0D"/>
    <w:rsid w:val="00C56B3D"/>
    <w:rsid w:val="00C61866"/>
    <w:rsid w:val="00C6234E"/>
    <w:rsid w:val="00C727E8"/>
    <w:rsid w:val="00C737A4"/>
    <w:rsid w:val="00C7401F"/>
    <w:rsid w:val="00C766F0"/>
    <w:rsid w:val="00C827EE"/>
    <w:rsid w:val="00C90D10"/>
    <w:rsid w:val="00C9233F"/>
    <w:rsid w:val="00C9558A"/>
    <w:rsid w:val="00CA09F9"/>
    <w:rsid w:val="00CA0B58"/>
    <w:rsid w:val="00CA7E9B"/>
    <w:rsid w:val="00CB0C90"/>
    <w:rsid w:val="00CB1BC1"/>
    <w:rsid w:val="00CB5A6C"/>
    <w:rsid w:val="00CC066B"/>
    <w:rsid w:val="00CC2D55"/>
    <w:rsid w:val="00CC4E90"/>
    <w:rsid w:val="00CD2423"/>
    <w:rsid w:val="00CD5BE3"/>
    <w:rsid w:val="00CD5E51"/>
    <w:rsid w:val="00CD655D"/>
    <w:rsid w:val="00CD6DA9"/>
    <w:rsid w:val="00CE7C1C"/>
    <w:rsid w:val="00CF2206"/>
    <w:rsid w:val="00CF4C46"/>
    <w:rsid w:val="00CF4EBC"/>
    <w:rsid w:val="00D0163B"/>
    <w:rsid w:val="00D040D6"/>
    <w:rsid w:val="00D06E03"/>
    <w:rsid w:val="00D14A18"/>
    <w:rsid w:val="00D172C2"/>
    <w:rsid w:val="00D2055E"/>
    <w:rsid w:val="00D251F4"/>
    <w:rsid w:val="00D30C15"/>
    <w:rsid w:val="00D32037"/>
    <w:rsid w:val="00D354E1"/>
    <w:rsid w:val="00D36CD9"/>
    <w:rsid w:val="00D37A3A"/>
    <w:rsid w:val="00D42E52"/>
    <w:rsid w:val="00D458C1"/>
    <w:rsid w:val="00D46AE4"/>
    <w:rsid w:val="00D46E6C"/>
    <w:rsid w:val="00D47C7A"/>
    <w:rsid w:val="00D50CDB"/>
    <w:rsid w:val="00D5388F"/>
    <w:rsid w:val="00D53959"/>
    <w:rsid w:val="00D569DC"/>
    <w:rsid w:val="00D57F3E"/>
    <w:rsid w:val="00D65AC3"/>
    <w:rsid w:val="00D73091"/>
    <w:rsid w:val="00D7581B"/>
    <w:rsid w:val="00D80C23"/>
    <w:rsid w:val="00D83DAF"/>
    <w:rsid w:val="00D8730E"/>
    <w:rsid w:val="00D90CAB"/>
    <w:rsid w:val="00D92AFD"/>
    <w:rsid w:val="00D9328A"/>
    <w:rsid w:val="00D93FF5"/>
    <w:rsid w:val="00D97532"/>
    <w:rsid w:val="00DA04D7"/>
    <w:rsid w:val="00DA164F"/>
    <w:rsid w:val="00DA3885"/>
    <w:rsid w:val="00DA775D"/>
    <w:rsid w:val="00DB5230"/>
    <w:rsid w:val="00DB6276"/>
    <w:rsid w:val="00DB7880"/>
    <w:rsid w:val="00DC2043"/>
    <w:rsid w:val="00DC27CA"/>
    <w:rsid w:val="00DD0D16"/>
    <w:rsid w:val="00DD27A8"/>
    <w:rsid w:val="00DD7DAA"/>
    <w:rsid w:val="00DE326A"/>
    <w:rsid w:val="00DE65C8"/>
    <w:rsid w:val="00DE6AFF"/>
    <w:rsid w:val="00DF469F"/>
    <w:rsid w:val="00DF6261"/>
    <w:rsid w:val="00E0315B"/>
    <w:rsid w:val="00E06739"/>
    <w:rsid w:val="00E076AC"/>
    <w:rsid w:val="00E11D4C"/>
    <w:rsid w:val="00E146A2"/>
    <w:rsid w:val="00E20B86"/>
    <w:rsid w:val="00E341B9"/>
    <w:rsid w:val="00E35F3E"/>
    <w:rsid w:val="00E438CD"/>
    <w:rsid w:val="00E46970"/>
    <w:rsid w:val="00E47742"/>
    <w:rsid w:val="00E50046"/>
    <w:rsid w:val="00E55467"/>
    <w:rsid w:val="00E57672"/>
    <w:rsid w:val="00E63A87"/>
    <w:rsid w:val="00E63BC1"/>
    <w:rsid w:val="00E74EF6"/>
    <w:rsid w:val="00E80AB2"/>
    <w:rsid w:val="00E821E9"/>
    <w:rsid w:val="00E84157"/>
    <w:rsid w:val="00E87164"/>
    <w:rsid w:val="00E87640"/>
    <w:rsid w:val="00E91E32"/>
    <w:rsid w:val="00E96C27"/>
    <w:rsid w:val="00E970CF"/>
    <w:rsid w:val="00EA42CC"/>
    <w:rsid w:val="00EA5DDC"/>
    <w:rsid w:val="00EB2997"/>
    <w:rsid w:val="00EB71CE"/>
    <w:rsid w:val="00EB79CF"/>
    <w:rsid w:val="00EC1973"/>
    <w:rsid w:val="00EC5596"/>
    <w:rsid w:val="00EC6CA4"/>
    <w:rsid w:val="00ED0FA9"/>
    <w:rsid w:val="00ED29AD"/>
    <w:rsid w:val="00ED3DFD"/>
    <w:rsid w:val="00ED4BC8"/>
    <w:rsid w:val="00EE698A"/>
    <w:rsid w:val="00EE7CDC"/>
    <w:rsid w:val="00EF11C8"/>
    <w:rsid w:val="00EF21FB"/>
    <w:rsid w:val="00EF78D9"/>
    <w:rsid w:val="00F01255"/>
    <w:rsid w:val="00F01931"/>
    <w:rsid w:val="00F0199E"/>
    <w:rsid w:val="00F0509C"/>
    <w:rsid w:val="00F06244"/>
    <w:rsid w:val="00F10632"/>
    <w:rsid w:val="00F1153D"/>
    <w:rsid w:val="00F17F71"/>
    <w:rsid w:val="00F2593F"/>
    <w:rsid w:val="00F312A0"/>
    <w:rsid w:val="00F336C9"/>
    <w:rsid w:val="00F3447C"/>
    <w:rsid w:val="00F35C14"/>
    <w:rsid w:val="00F37A72"/>
    <w:rsid w:val="00F4088A"/>
    <w:rsid w:val="00F4245D"/>
    <w:rsid w:val="00F4260A"/>
    <w:rsid w:val="00F44F05"/>
    <w:rsid w:val="00F46C91"/>
    <w:rsid w:val="00F51E05"/>
    <w:rsid w:val="00F56002"/>
    <w:rsid w:val="00F5611C"/>
    <w:rsid w:val="00F617F3"/>
    <w:rsid w:val="00F62A04"/>
    <w:rsid w:val="00F64C0F"/>
    <w:rsid w:val="00F700AC"/>
    <w:rsid w:val="00F71591"/>
    <w:rsid w:val="00F73087"/>
    <w:rsid w:val="00F734F5"/>
    <w:rsid w:val="00F803A6"/>
    <w:rsid w:val="00F835C9"/>
    <w:rsid w:val="00F876D9"/>
    <w:rsid w:val="00F90399"/>
    <w:rsid w:val="00F90A82"/>
    <w:rsid w:val="00F92E3E"/>
    <w:rsid w:val="00F94218"/>
    <w:rsid w:val="00F94388"/>
    <w:rsid w:val="00F949A8"/>
    <w:rsid w:val="00F97558"/>
    <w:rsid w:val="00FA2ECE"/>
    <w:rsid w:val="00FB02A8"/>
    <w:rsid w:val="00FB3603"/>
    <w:rsid w:val="00FB61EF"/>
    <w:rsid w:val="00FB75AC"/>
    <w:rsid w:val="00FC15AA"/>
    <w:rsid w:val="00FC1F4B"/>
    <w:rsid w:val="00FC5C24"/>
    <w:rsid w:val="00FC61D7"/>
    <w:rsid w:val="00FD3ED4"/>
    <w:rsid w:val="00FD40D5"/>
    <w:rsid w:val="00FD7D05"/>
    <w:rsid w:val="00FE2BFE"/>
    <w:rsid w:val="00FE3B56"/>
    <w:rsid w:val="00FE4741"/>
    <w:rsid w:val="00FE6BDD"/>
    <w:rsid w:val="00FF2BC2"/>
    <w:rsid w:val="00FF5CA5"/>
    <w:rsid w:val="00FF6F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D9633"/>
  <w14:defaultImageDpi w14:val="32767"/>
  <w15:chartTrackingRefBased/>
  <w15:docId w15:val="{06B15DAF-EDE7-A04A-8561-0D113ACA9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5">
    <w:name w:val="heading 5"/>
    <w:basedOn w:val="Normal"/>
    <w:next w:val="Normal"/>
    <w:link w:val="Heading5Char"/>
    <w:uiPriority w:val="9"/>
    <w:unhideWhenUsed/>
    <w:qFormat/>
    <w:rsid w:val="007B7E1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D619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D6197"/>
    <w:rPr>
      <w:rFonts w:ascii="Calibri" w:hAnsi="Calibri" w:cs="Calibri"/>
      <w:lang w:val="en-US"/>
    </w:rPr>
  </w:style>
  <w:style w:type="paragraph" w:customStyle="1" w:styleId="EndNoteBibliography">
    <w:name w:val="EndNote Bibliography"/>
    <w:basedOn w:val="Normal"/>
    <w:link w:val="EndNoteBibliographyChar"/>
    <w:rsid w:val="00BD6197"/>
    <w:rPr>
      <w:rFonts w:ascii="Calibri" w:hAnsi="Calibri" w:cs="Calibri"/>
      <w:lang w:val="en-US"/>
    </w:rPr>
  </w:style>
  <w:style w:type="character" w:customStyle="1" w:styleId="EndNoteBibliographyChar">
    <w:name w:val="EndNote Bibliography Char"/>
    <w:basedOn w:val="DefaultParagraphFont"/>
    <w:link w:val="EndNoteBibliography"/>
    <w:rsid w:val="00BD6197"/>
    <w:rPr>
      <w:rFonts w:ascii="Calibri" w:hAnsi="Calibri" w:cs="Calibri"/>
      <w:lang w:val="en-US"/>
    </w:rPr>
  </w:style>
  <w:style w:type="character" w:styleId="Hyperlink">
    <w:name w:val="Hyperlink"/>
    <w:basedOn w:val="DefaultParagraphFont"/>
    <w:uiPriority w:val="99"/>
    <w:unhideWhenUsed/>
    <w:rsid w:val="00BD6197"/>
    <w:rPr>
      <w:color w:val="0563C1" w:themeColor="hyperlink"/>
      <w:u w:val="single"/>
    </w:rPr>
  </w:style>
  <w:style w:type="character" w:styleId="UnresolvedMention">
    <w:name w:val="Unresolved Mention"/>
    <w:basedOn w:val="DefaultParagraphFont"/>
    <w:uiPriority w:val="99"/>
    <w:rsid w:val="00BD6197"/>
    <w:rPr>
      <w:color w:val="808080"/>
      <w:shd w:val="clear" w:color="auto" w:fill="E6E6E6"/>
    </w:rPr>
  </w:style>
  <w:style w:type="paragraph" w:styleId="BalloonText">
    <w:name w:val="Balloon Text"/>
    <w:basedOn w:val="Normal"/>
    <w:link w:val="BalloonTextChar"/>
    <w:uiPriority w:val="99"/>
    <w:semiHidden/>
    <w:unhideWhenUsed/>
    <w:rsid w:val="009A4AA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4AAF"/>
    <w:rPr>
      <w:rFonts w:ascii="Times New Roman" w:hAnsi="Times New Roman" w:cs="Times New Roman"/>
      <w:sz w:val="18"/>
      <w:szCs w:val="18"/>
    </w:rPr>
  </w:style>
  <w:style w:type="character" w:customStyle="1" w:styleId="Heading5Char">
    <w:name w:val="Heading 5 Char"/>
    <w:basedOn w:val="DefaultParagraphFont"/>
    <w:link w:val="Heading5"/>
    <w:uiPriority w:val="9"/>
    <w:rsid w:val="007B7E1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3778">
      <w:bodyDiv w:val="1"/>
      <w:marLeft w:val="0"/>
      <w:marRight w:val="0"/>
      <w:marTop w:val="0"/>
      <w:marBottom w:val="0"/>
      <w:divBdr>
        <w:top w:val="none" w:sz="0" w:space="0" w:color="auto"/>
        <w:left w:val="none" w:sz="0" w:space="0" w:color="auto"/>
        <w:bottom w:val="none" w:sz="0" w:space="0" w:color="auto"/>
        <w:right w:val="none" w:sz="0" w:space="0" w:color="auto"/>
      </w:divBdr>
    </w:div>
    <w:div w:id="153685582">
      <w:bodyDiv w:val="1"/>
      <w:marLeft w:val="0"/>
      <w:marRight w:val="0"/>
      <w:marTop w:val="0"/>
      <w:marBottom w:val="0"/>
      <w:divBdr>
        <w:top w:val="none" w:sz="0" w:space="0" w:color="auto"/>
        <w:left w:val="none" w:sz="0" w:space="0" w:color="auto"/>
        <w:bottom w:val="none" w:sz="0" w:space="0" w:color="auto"/>
        <w:right w:val="none" w:sz="0" w:space="0" w:color="auto"/>
      </w:divBdr>
    </w:div>
    <w:div w:id="450898537">
      <w:bodyDiv w:val="1"/>
      <w:marLeft w:val="0"/>
      <w:marRight w:val="0"/>
      <w:marTop w:val="0"/>
      <w:marBottom w:val="0"/>
      <w:divBdr>
        <w:top w:val="none" w:sz="0" w:space="0" w:color="auto"/>
        <w:left w:val="none" w:sz="0" w:space="0" w:color="auto"/>
        <w:bottom w:val="none" w:sz="0" w:space="0" w:color="auto"/>
        <w:right w:val="none" w:sz="0" w:space="0" w:color="auto"/>
      </w:divBdr>
    </w:div>
    <w:div w:id="931083846">
      <w:bodyDiv w:val="1"/>
      <w:marLeft w:val="0"/>
      <w:marRight w:val="0"/>
      <w:marTop w:val="0"/>
      <w:marBottom w:val="0"/>
      <w:divBdr>
        <w:top w:val="none" w:sz="0" w:space="0" w:color="auto"/>
        <w:left w:val="none" w:sz="0" w:space="0" w:color="auto"/>
        <w:bottom w:val="none" w:sz="0" w:space="0" w:color="auto"/>
        <w:right w:val="none" w:sz="0" w:space="0" w:color="auto"/>
      </w:divBdr>
    </w:div>
    <w:div w:id="1094519259">
      <w:bodyDiv w:val="1"/>
      <w:marLeft w:val="0"/>
      <w:marRight w:val="0"/>
      <w:marTop w:val="0"/>
      <w:marBottom w:val="0"/>
      <w:divBdr>
        <w:top w:val="none" w:sz="0" w:space="0" w:color="auto"/>
        <w:left w:val="none" w:sz="0" w:space="0" w:color="auto"/>
        <w:bottom w:val="none" w:sz="0" w:space="0" w:color="auto"/>
        <w:right w:val="none" w:sz="0" w:space="0" w:color="auto"/>
      </w:divBdr>
    </w:div>
    <w:div w:id="1650790192">
      <w:bodyDiv w:val="1"/>
      <w:marLeft w:val="0"/>
      <w:marRight w:val="0"/>
      <w:marTop w:val="0"/>
      <w:marBottom w:val="0"/>
      <w:divBdr>
        <w:top w:val="none" w:sz="0" w:space="0" w:color="auto"/>
        <w:left w:val="none" w:sz="0" w:space="0" w:color="auto"/>
        <w:bottom w:val="none" w:sz="0" w:space="0" w:color="auto"/>
        <w:right w:val="none" w:sz="0" w:space="0" w:color="auto"/>
      </w:divBdr>
    </w:div>
    <w:div w:id="1734234590">
      <w:bodyDiv w:val="1"/>
      <w:marLeft w:val="0"/>
      <w:marRight w:val="0"/>
      <w:marTop w:val="0"/>
      <w:marBottom w:val="0"/>
      <w:divBdr>
        <w:top w:val="none" w:sz="0" w:space="0" w:color="auto"/>
        <w:left w:val="none" w:sz="0" w:space="0" w:color="auto"/>
        <w:bottom w:val="none" w:sz="0" w:space="0" w:color="auto"/>
        <w:right w:val="none" w:sz="0" w:space="0" w:color="auto"/>
      </w:divBdr>
    </w:div>
    <w:div w:id="1944798595">
      <w:bodyDiv w:val="1"/>
      <w:marLeft w:val="0"/>
      <w:marRight w:val="0"/>
      <w:marTop w:val="0"/>
      <w:marBottom w:val="0"/>
      <w:divBdr>
        <w:top w:val="none" w:sz="0" w:space="0" w:color="auto"/>
        <w:left w:val="none" w:sz="0" w:space="0" w:color="auto"/>
        <w:bottom w:val="none" w:sz="0" w:space="0" w:color="auto"/>
        <w:right w:val="none" w:sz="0" w:space="0" w:color="auto"/>
      </w:divBdr>
    </w:div>
    <w:div w:id="1965308997">
      <w:bodyDiv w:val="1"/>
      <w:marLeft w:val="0"/>
      <w:marRight w:val="0"/>
      <w:marTop w:val="0"/>
      <w:marBottom w:val="0"/>
      <w:divBdr>
        <w:top w:val="none" w:sz="0" w:space="0" w:color="auto"/>
        <w:left w:val="none" w:sz="0" w:space="0" w:color="auto"/>
        <w:bottom w:val="none" w:sz="0" w:space="0" w:color="auto"/>
        <w:right w:val="none" w:sz="0" w:space="0" w:color="auto"/>
      </w:divBdr>
    </w:div>
    <w:div w:id="2062247411">
      <w:bodyDiv w:val="1"/>
      <w:marLeft w:val="0"/>
      <w:marRight w:val="0"/>
      <w:marTop w:val="0"/>
      <w:marBottom w:val="0"/>
      <w:divBdr>
        <w:top w:val="none" w:sz="0" w:space="0" w:color="auto"/>
        <w:left w:val="none" w:sz="0" w:space="0" w:color="auto"/>
        <w:bottom w:val="none" w:sz="0" w:space="0" w:color="auto"/>
        <w:right w:val="none" w:sz="0" w:space="0" w:color="auto"/>
      </w:divBdr>
    </w:div>
    <w:div w:id="2120441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41F1C-ECD9-9240-9035-ECBCDB9F8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203</Words>
  <Characters>2396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wilson</dc:creator>
  <cp:keywords/>
  <dc:description/>
  <cp:lastModifiedBy>ingrid wilson</cp:lastModifiedBy>
  <cp:revision>2</cp:revision>
  <dcterms:created xsi:type="dcterms:W3CDTF">2018-08-11T14:29:00Z</dcterms:created>
  <dcterms:modified xsi:type="dcterms:W3CDTF">2018-08-11T14:29:00Z</dcterms:modified>
</cp:coreProperties>
</file>